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7C37AFB" w14:textId="1A2667B3" w:rsidR="00866390" w:rsidRDefault="00866390" w:rsidP="004D46CC">
      <w:pPr>
        <w:keepNext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32"/>
          <w:szCs w:val="32"/>
        </w:rPr>
        <w:t>RAW DATA FOR MODEL</w:t>
      </w:r>
    </w:p>
    <w:p w14:paraId="1B0F372D" w14:textId="77777777" w:rsidR="00866390" w:rsidRDefault="00866390" w:rsidP="004D46CC">
      <w:pPr>
        <w:keepNext/>
        <w:jc w:val="both"/>
        <w:rPr>
          <w:rFonts w:ascii="Arial" w:hAnsi="Arial" w:cs="Arial"/>
          <w:sz w:val="24"/>
          <w:szCs w:val="24"/>
        </w:rPr>
      </w:pPr>
    </w:p>
    <w:p w14:paraId="0A245AFD" w14:textId="4E64F1BA" w:rsidR="004D46CC" w:rsidRDefault="004D46CC" w:rsidP="004D46CC">
      <w:pPr>
        <w:keepNext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able S1 Hydroelectric Sit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1484"/>
        <w:gridCol w:w="1803"/>
        <w:gridCol w:w="1803"/>
        <w:gridCol w:w="1804"/>
      </w:tblGrid>
      <w:tr w:rsidR="004D46CC" w:rsidRPr="002B4FD5" w14:paraId="487BB469" w14:textId="77777777" w:rsidTr="00F82290">
        <w:tc>
          <w:tcPr>
            <w:tcW w:w="2122" w:type="dxa"/>
          </w:tcPr>
          <w:p w14:paraId="2FC34918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Site</w:t>
            </w:r>
          </w:p>
        </w:tc>
        <w:tc>
          <w:tcPr>
            <w:tcW w:w="1484" w:type="dxa"/>
          </w:tcPr>
          <w:p w14:paraId="71D7E57F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Capacity (MW)</w:t>
            </w:r>
          </w:p>
        </w:tc>
        <w:tc>
          <w:tcPr>
            <w:tcW w:w="1803" w:type="dxa"/>
          </w:tcPr>
          <w:p w14:paraId="028C39CB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Energy (GWh/yr)</w:t>
            </w:r>
          </w:p>
        </w:tc>
        <w:tc>
          <w:tcPr>
            <w:tcW w:w="1803" w:type="dxa"/>
          </w:tcPr>
          <w:p w14:paraId="5891CF93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Capital      (1997 $Mill)</w:t>
            </w:r>
          </w:p>
        </w:tc>
        <w:tc>
          <w:tcPr>
            <w:tcW w:w="1804" w:type="dxa"/>
          </w:tcPr>
          <w:p w14:paraId="6CD52866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Capital     (2015 $Mill)</w:t>
            </w:r>
          </w:p>
        </w:tc>
      </w:tr>
      <w:tr w:rsidR="004D46CC" w:rsidRPr="002B4FD5" w14:paraId="1FD1A20A" w14:textId="77777777" w:rsidTr="00F82290">
        <w:tc>
          <w:tcPr>
            <w:tcW w:w="2122" w:type="dxa"/>
          </w:tcPr>
          <w:p w14:paraId="4CC4F497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Mange 1</w:t>
            </w:r>
          </w:p>
        </w:tc>
        <w:tc>
          <w:tcPr>
            <w:tcW w:w="1484" w:type="dxa"/>
          </w:tcPr>
          <w:p w14:paraId="3AE81388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5.2</w:t>
            </w:r>
          </w:p>
        </w:tc>
        <w:tc>
          <w:tcPr>
            <w:tcW w:w="1803" w:type="dxa"/>
          </w:tcPr>
          <w:p w14:paraId="7442179A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44.1</w:t>
            </w:r>
          </w:p>
        </w:tc>
        <w:tc>
          <w:tcPr>
            <w:tcW w:w="1803" w:type="dxa"/>
          </w:tcPr>
          <w:p w14:paraId="26906EED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4.8</w:t>
            </w:r>
          </w:p>
        </w:tc>
        <w:tc>
          <w:tcPr>
            <w:tcW w:w="1804" w:type="dxa"/>
          </w:tcPr>
          <w:p w14:paraId="0DFC36DE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37</w:t>
            </w:r>
          </w:p>
        </w:tc>
      </w:tr>
      <w:tr w:rsidR="004D46CC" w:rsidRPr="002B4FD5" w14:paraId="01CDC9AD" w14:textId="77777777" w:rsidTr="00F82290">
        <w:tc>
          <w:tcPr>
            <w:tcW w:w="2122" w:type="dxa"/>
          </w:tcPr>
          <w:p w14:paraId="484226BC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Mange 2</w:t>
            </w:r>
          </w:p>
        </w:tc>
        <w:tc>
          <w:tcPr>
            <w:tcW w:w="1484" w:type="dxa"/>
          </w:tcPr>
          <w:p w14:paraId="2CD4D09E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.8</w:t>
            </w:r>
          </w:p>
        </w:tc>
        <w:tc>
          <w:tcPr>
            <w:tcW w:w="1803" w:type="dxa"/>
          </w:tcPr>
          <w:p w14:paraId="7B53FA76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08.6</w:t>
            </w:r>
          </w:p>
        </w:tc>
        <w:tc>
          <w:tcPr>
            <w:tcW w:w="1803" w:type="dxa"/>
          </w:tcPr>
          <w:p w14:paraId="5FBC827E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1.8</w:t>
            </w:r>
          </w:p>
        </w:tc>
        <w:tc>
          <w:tcPr>
            <w:tcW w:w="1804" w:type="dxa"/>
          </w:tcPr>
          <w:p w14:paraId="5DE6FEE7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3</w:t>
            </w:r>
          </w:p>
        </w:tc>
      </w:tr>
      <w:tr w:rsidR="004D46CC" w:rsidRPr="002B4FD5" w14:paraId="1902F31D" w14:textId="77777777" w:rsidTr="00F82290">
        <w:tc>
          <w:tcPr>
            <w:tcW w:w="2122" w:type="dxa"/>
          </w:tcPr>
          <w:p w14:paraId="4EBE9896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Tendata</w:t>
            </w:r>
          </w:p>
        </w:tc>
        <w:tc>
          <w:tcPr>
            <w:tcW w:w="1484" w:type="dxa"/>
          </w:tcPr>
          <w:p w14:paraId="00F088D1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8.6</w:t>
            </w:r>
          </w:p>
        </w:tc>
        <w:tc>
          <w:tcPr>
            <w:tcW w:w="1803" w:type="dxa"/>
          </w:tcPr>
          <w:p w14:paraId="26BD67A2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11.4</w:t>
            </w:r>
          </w:p>
        </w:tc>
        <w:tc>
          <w:tcPr>
            <w:tcW w:w="1803" w:type="dxa"/>
          </w:tcPr>
          <w:p w14:paraId="4B3D840C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95.4</w:t>
            </w:r>
          </w:p>
        </w:tc>
        <w:tc>
          <w:tcPr>
            <w:tcW w:w="1804" w:type="dxa"/>
          </w:tcPr>
          <w:p w14:paraId="11FFAFAB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54</w:t>
            </w:r>
          </w:p>
        </w:tc>
      </w:tr>
      <w:tr w:rsidR="004D46CC" w:rsidRPr="002B4FD5" w14:paraId="7C83F6B8" w14:textId="77777777" w:rsidTr="00F82290">
        <w:tc>
          <w:tcPr>
            <w:tcW w:w="2122" w:type="dxa"/>
          </w:tcPr>
          <w:p w14:paraId="213557A9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Maka</w:t>
            </w:r>
          </w:p>
        </w:tc>
        <w:tc>
          <w:tcPr>
            <w:tcW w:w="1484" w:type="dxa"/>
          </w:tcPr>
          <w:p w14:paraId="1670A3BF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1</w:t>
            </w:r>
          </w:p>
        </w:tc>
        <w:tc>
          <w:tcPr>
            <w:tcW w:w="1803" w:type="dxa"/>
          </w:tcPr>
          <w:p w14:paraId="7A469672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13.5</w:t>
            </w:r>
          </w:p>
        </w:tc>
        <w:tc>
          <w:tcPr>
            <w:tcW w:w="1803" w:type="dxa"/>
          </w:tcPr>
          <w:p w14:paraId="01069F3C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7.2</w:t>
            </w:r>
          </w:p>
        </w:tc>
        <w:tc>
          <w:tcPr>
            <w:tcW w:w="1804" w:type="dxa"/>
          </w:tcPr>
          <w:p w14:paraId="7617722C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4</w:t>
            </w:r>
          </w:p>
        </w:tc>
      </w:tr>
      <w:tr w:rsidR="004D46CC" w:rsidRPr="002B4FD5" w14:paraId="0178CE78" w14:textId="77777777" w:rsidTr="00F82290">
        <w:tc>
          <w:tcPr>
            <w:tcW w:w="2122" w:type="dxa"/>
          </w:tcPr>
          <w:p w14:paraId="6D9CFC6F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*Kuse 1</w:t>
            </w:r>
          </w:p>
        </w:tc>
        <w:tc>
          <w:tcPr>
            <w:tcW w:w="1484" w:type="dxa"/>
          </w:tcPr>
          <w:p w14:paraId="3A8D1773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8</w:t>
            </w:r>
          </w:p>
        </w:tc>
        <w:tc>
          <w:tcPr>
            <w:tcW w:w="1803" w:type="dxa"/>
          </w:tcPr>
          <w:p w14:paraId="51C96A9F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99.3</w:t>
            </w:r>
          </w:p>
        </w:tc>
        <w:tc>
          <w:tcPr>
            <w:tcW w:w="1803" w:type="dxa"/>
          </w:tcPr>
          <w:p w14:paraId="370C396B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3.2</w:t>
            </w:r>
          </w:p>
        </w:tc>
        <w:tc>
          <w:tcPr>
            <w:tcW w:w="1804" w:type="dxa"/>
          </w:tcPr>
          <w:p w14:paraId="6B0387AC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98</w:t>
            </w:r>
          </w:p>
        </w:tc>
      </w:tr>
      <w:tr w:rsidR="004D46CC" w:rsidRPr="002B4FD5" w14:paraId="3932E2FB" w14:textId="77777777" w:rsidTr="00F82290">
        <w:tc>
          <w:tcPr>
            <w:tcW w:w="2122" w:type="dxa"/>
          </w:tcPr>
          <w:p w14:paraId="1295842C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Kuse 2</w:t>
            </w:r>
          </w:p>
        </w:tc>
        <w:tc>
          <w:tcPr>
            <w:tcW w:w="1484" w:type="dxa"/>
          </w:tcPr>
          <w:p w14:paraId="0CFC56C4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91.8</w:t>
            </w:r>
          </w:p>
        </w:tc>
        <w:tc>
          <w:tcPr>
            <w:tcW w:w="1803" w:type="dxa"/>
          </w:tcPr>
          <w:p w14:paraId="479966D2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79.7</w:t>
            </w:r>
          </w:p>
        </w:tc>
        <w:tc>
          <w:tcPr>
            <w:tcW w:w="1803" w:type="dxa"/>
          </w:tcPr>
          <w:p w14:paraId="630A5EAA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98</w:t>
            </w:r>
          </w:p>
        </w:tc>
        <w:tc>
          <w:tcPr>
            <w:tcW w:w="1804" w:type="dxa"/>
          </w:tcPr>
          <w:p w14:paraId="1FDE9626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80</w:t>
            </w:r>
          </w:p>
        </w:tc>
      </w:tr>
      <w:tr w:rsidR="004D46CC" w:rsidRPr="002B4FD5" w14:paraId="25D709F0" w14:textId="77777777" w:rsidTr="00F82290">
        <w:tc>
          <w:tcPr>
            <w:tcW w:w="2122" w:type="dxa"/>
          </w:tcPr>
          <w:p w14:paraId="703A9358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Kumba</w:t>
            </w:r>
          </w:p>
        </w:tc>
        <w:tc>
          <w:tcPr>
            <w:tcW w:w="1484" w:type="dxa"/>
          </w:tcPr>
          <w:p w14:paraId="123380D8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8.9</w:t>
            </w:r>
          </w:p>
        </w:tc>
        <w:tc>
          <w:tcPr>
            <w:tcW w:w="1803" w:type="dxa"/>
          </w:tcPr>
          <w:p w14:paraId="5CE2AB45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02.8</w:t>
            </w:r>
          </w:p>
        </w:tc>
        <w:tc>
          <w:tcPr>
            <w:tcW w:w="1803" w:type="dxa"/>
          </w:tcPr>
          <w:p w14:paraId="7ED156DF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66.7</w:t>
            </w:r>
          </w:p>
        </w:tc>
        <w:tc>
          <w:tcPr>
            <w:tcW w:w="1804" w:type="dxa"/>
          </w:tcPr>
          <w:p w14:paraId="3FFE9CED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68</w:t>
            </w:r>
          </w:p>
        </w:tc>
      </w:tr>
      <w:tr w:rsidR="004D46CC" w:rsidRPr="002B4FD5" w14:paraId="7F9600AE" w14:textId="77777777" w:rsidTr="00F82290">
        <w:tc>
          <w:tcPr>
            <w:tcW w:w="2122" w:type="dxa"/>
          </w:tcPr>
          <w:p w14:paraId="45A50DDC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Kambatimbo</w:t>
            </w:r>
          </w:p>
        </w:tc>
        <w:tc>
          <w:tcPr>
            <w:tcW w:w="1484" w:type="dxa"/>
          </w:tcPr>
          <w:p w14:paraId="68118A4F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5.7</w:t>
            </w:r>
          </w:p>
        </w:tc>
        <w:tc>
          <w:tcPr>
            <w:tcW w:w="1803" w:type="dxa"/>
          </w:tcPr>
          <w:p w14:paraId="03F3ED4B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22.1</w:t>
            </w:r>
          </w:p>
        </w:tc>
        <w:tc>
          <w:tcPr>
            <w:tcW w:w="1803" w:type="dxa"/>
          </w:tcPr>
          <w:p w14:paraId="3FE2FBA3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1.2</w:t>
            </w:r>
          </w:p>
        </w:tc>
        <w:tc>
          <w:tcPr>
            <w:tcW w:w="1804" w:type="dxa"/>
          </w:tcPr>
          <w:p w14:paraId="01DC6832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31</w:t>
            </w:r>
          </w:p>
        </w:tc>
      </w:tr>
      <w:tr w:rsidR="004D46CC" w:rsidRPr="002B4FD5" w14:paraId="09A3556F" w14:textId="77777777" w:rsidTr="00F82290">
        <w:tc>
          <w:tcPr>
            <w:tcW w:w="2122" w:type="dxa"/>
          </w:tcPr>
          <w:p w14:paraId="38A50E19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Rokon</w:t>
            </w:r>
          </w:p>
        </w:tc>
        <w:tc>
          <w:tcPr>
            <w:tcW w:w="1484" w:type="dxa"/>
          </w:tcPr>
          <w:p w14:paraId="2F1A9B71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1.8</w:t>
            </w:r>
          </w:p>
        </w:tc>
        <w:tc>
          <w:tcPr>
            <w:tcW w:w="1803" w:type="dxa"/>
          </w:tcPr>
          <w:p w14:paraId="2ACA0708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36.5</w:t>
            </w:r>
          </w:p>
        </w:tc>
        <w:tc>
          <w:tcPr>
            <w:tcW w:w="1803" w:type="dxa"/>
          </w:tcPr>
          <w:p w14:paraId="237C949A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2</w:t>
            </w:r>
          </w:p>
        </w:tc>
        <w:tc>
          <w:tcPr>
            <w:tcW w:w="1804" w:type="dxa"/>
          </w:tcPr>
          <w:p w14:paraId="7D5D917D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16</w:t>
            </w:r>
          </w:p>
        </w:tc>
      </w:tr>
      <w:tr w:rsidR="004D46CC" w:rsidRPr="002B4FD5" w14:paraId="0AFEEAF2" w14:textId="77777777" w:rsidTr="00F82290">
        <w:tc>
          <w:tcPr>
            <w:tcW w:w="2122" w:type="dxa"/>
          </w:tcPr>
          <w:p w14:paraId="5A1141E3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Yiben</w:t>
            </w:r>
          </w:p>
        </w:tc>
        <w:tc>
          <w:tcPr>
            <w:tcW w:w="1484" w:type="dxa"/>
          </w:tcPr>
          <w:p w14:paraId="63199501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1.5</w:t>
            </w:r>
          </w:p>
        </w:tc>
        <w:tc>
          <w:tcPr>
            <w:tcW w:w="1803" w:type="dxa"/>
          </w:tcPr>
          <w:p w14:paraId="677624A6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42.9</w:t>
            </w:r>
          </w:p>
        </w:tc>
        <w:tc>
          <w:tcPr>
            <w:tcW w:w="1803" w:type="dxa"/>
          </w:tcPr>
          <w:p w14:paraId="3A68D39D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90.6</w:t>
            </w:r>
          </w:p>
        </w:tc>
        <w:tc>
          <w:tcPr>
            <w:tcW w:w="1804" w:type="dxa"/>
          </w:tcPr>
          <w:p w14:paraId="628B09AC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46</w:t>
            </w:r>
          </w:p>
        </w:tc>
      </w:tr>
      <w:tr w:rsidR="004D46CC" w:rsidRPr="002B4FD5" w14:paraId="303E28F0" w14:textId="77777777" w:rsidTr="00F82290">
        <w:tc>
          <w:tcPr>
            <w:tcW w:w="2122" w:type="dxa"/>
          </w:tcPr>
          <w:p w14:paraId="7088091F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Yiben 2</w:t>
            </w:r>
          </w:p>
        </w:tc>
        <w:tc>
          <w:tcPr>
            <w:tcW w:w="1484" w:type="dxa"/>
          </w:tcPr>
          <w:p w14:paraId="2DD2E7D8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2.1</w:t>
            </w:r>
          </w:p>
        </w:tc>
        <w:tc>
          <w:tcPr>
            <w:tcW w:w="1803" w:type="dxa"/>
          </w:tcPr>
          <w:p w14:paraId="0F150D6F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30.2</w:t>
            </w:r>
          </w:p>
        </w:tc>
        <w:tc>
          <w:tcPr>
            <w:tcW w:w="1803" w:type="dxa"/>
          </w:tcPr>
          <w:p w14:paraId="35B10523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2.4</w:t>
            </w:r>
          </w:p>
        </w:tc>
        <w:tc>
          <w:tcPr>
            <w:tcW w:w="1804" w:type="dxa"/>
          </w:tcPr>
          <w:p w14:paraId="631ED0D3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97</w:t>
            </w:r>
          </w:p>
        </w:tc>
      </w:tr>
      <w:tr w:rsidR="004D46CC" w:rsidRPr="002B4FD5" w14:paraId="48573F6E" w14:textId="77777777" w:rsidTr="00F82290">
        <w:tc>
          <w:tcPr>
            <w:tcW w:w="2122" w:type="dxa"/>
          </w:tcPr>
          <w:p w14:paraId="5BB54372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Komoia</w:t>
            </w:r>
          </w:p>
        </w:tc>
        <w:tc>
          <w:tcPr>
            <w:tcW w:w="1484" w:type="dxa"/>
          </w:tcPr>
          <w:p w14:paraId="53E95876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0.8</w:t>
            </w:r>
          </w:p>
        </w:tc>
        <w:tc>
          <w:tcPr>
            <w:tcW w:w="1803" w:type="dxa"/>
          </w:tcPr>
          <w:p w14:paraId="39F37DDC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1.6</w:t>
            </w:r>
          </w:p>
        </w:tc>
        <w:tc>
          <w:tcPr>
            <w:tcW w:w="1803" w:type="dxa"/>
          </w:tcPr>
          <w:p w14:paraId="4D303657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1.5</w:t>
            </w:r>
          </w:p>
        </w:tc>
        <w:tc>
          <w:tcPr>
            <w:tcW w:w="1804" w:type="dxa"/>
          </w:tcPr>
          <w:p w14:paraId="4DA18424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7</w:t>
            </w:r>
          </w:p>
        </w:tc>
      </w:tr>
      <w:tr w:rsidR="004D46CC" w:rsidRPr="002B4FD5" w14:paraId="185661FF" w14:textId="77777777" w:rsidTr="00F82290">
        <w:tc>
          <w:tcPr>
            <w:tcW w:w="2122" w:type="dxa"/>
          </w:tcPr>
          <w:p w14:paraId="56293D72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tmai 1</w:t>
            </w:r>
          </w:p>
        </w:tc>
        <w:tc>
          <w:tcPr>
            <w:tcW w:w="1484" w:type="dxa"/>
          </w:tcPr>
          <w:p w14:paraId="07271A21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2.5</w:t>
            </w:r>
          </w:p>
        </w:tc>
        <w:tc>
          <w:tcPr>
            <w:tcW w:w="1803" w:type="dxa"/>
          </w:tcPr>
          <w:p w14:paraId="0222240E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68.5</w:t>
            </w:r>
          </w:p>
        </w:tc>
        <w:tc>
          <w:tcPr>
            <w:tcW w:w="1803" w:type="dxa"/>
          </w:tcPr>
          <w:p w14:paraId="72CDEC2C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9</w:t>
            </w:r>
          </w:p>
        </w:tc>
        <w:tc>
          <w:tcPr>
            <w:tcW w:w="1804" w:type="dxa"/>
          </w:tcPr>
          <w:p w14:paraId="60EA51F1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11</w:t>
            </w:r>
          </w:p>
        </w:tc>
      </w:tr>
      <w:tr w:rsidR="004D46CC" w:rsidRPr="002B4FD5" w14:paraId="33301112" w14:textId="77777777" w:rsidTr="00F82290">
        <w:tc>
          <w:tcPr>
            <w:tcW w:w="2122" w:type="dxa"/>
          </w:tcPr>
          <w:p w14:paraId="44FA2623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tmai 2</w:t>
            </w:r>
          </w:p>
        </w:tc>
        <w:tc>
          <w:tcPr>
            <w:tcW w:w="1484" w:type="dxa"/>
          </w:tcPr>
          <w:p w14:paraId="4B95F6E3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0</w:t>
            </w:r>
          </w:p>
        </w:tc>
        <w:tc>
          <w:tcPr>
            <w:tcW w:w="1803" w:type="dxa"/>
          </w:tcPr>
          <w:p w14:paraId="532D4B10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69.9</w:t>
            </w:r>
          </w:p>
        </w:tc>
        <w:tc>
          <w:tcPr>
            <w:tcW w:w="1803" w:type="dxa"/>
          </w:tcPr>
          <w:p w14:paraId="0BA59489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9.5</w:t>
            </w:r>
          </w:p>
        </w:tc>
        <w:tc>
          <w:tcPr>
            <w:tcW w:w="1804" w:type="dxa"/>
          </w:tcPr>
          <w:p w14:paraId="6A3FF893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44</w:t>
            </w:r>
          </w:p>
        </w:tc>
      </w:tr>
      <w:tr w:rsidR="004D46CC" w:rsidRPr="002B4FD5" w14:paraId="6F01706A" w14:textId="77777777" w:rsidTr="00F82290">
        <w:tc>
          <w:tcPr>
            <w:tcW w:w="2122" w:type="dxa"/>
          </w:tcPr>
          <w:p w14:paraId="560BA812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tmai 3</w:t>
            </w:r>
          </w:p>
        </w:tc>
        <w:tc>
          <w:tcPr>
            <w:tcW w:w="1484" w:type="dxa"/>
          </w:tcPr>
          <w:p w14:paraId="183B8DCA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6.6</w:t>
            </w:r>
          </w:p>
        </w:tc>
        <w:tc>
          <w:tcPr>
            <w:tcW w:w="1803" w:type="dxa"/>
          </w:tcPr>
          <w:p w14:paraId="3FBB2A4B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49.5</w:t>
            </w:r>
          </w:p>
        </w:tc>
        <w:tc>
          <w:tcPr>
            <w:tcW w:w="1803" w:type="dxa"/>
          </w:tcPr>
          <w:p w14:paraId="0A5243A9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4.5</w:t>
            </w:r>
          </w:p>
        </w:tc>
        <w:tc>
          <w:tcPr>
            <w:tcW w:w="1804" w:type="dxa"/>
          </w:tcPr>
          <w:p w14:paraId="10FA57A8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36</w:t>
            </w:r>
          </w:p>
        </w:tc>
      </w:tr>
      <w:tr w:rsidR="004D46CC" w:rsidRPr="002B4FD5" w14:paraId="5F1E4FD1" w14:textId="77777777" w:rsidTr="00F82290">
        <w:tc>
          <w:tcPr>
            <w:tcW w:w="2122" w:type="dxa"/>
          </w:tcPr>
          <w:p w14:paraId="25428F0A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nkagor 1</w:t>
            </w:r>
          </w:p>
        </w:tc>
        <w:tc>
          <w:tcPr>
            <w:tcW w:w="1484" w:type="dxa"/>
          </w:tcPr>
          <w:p w14:paraId="05764848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4.8</w:t>
            </w:r>
          </w:p>
        </w:tc>
        <w:tc>
          <w:tcPr>
            <w:tcW w:w="1803" w:type="dxa"/>
          </w:tcPr>
          <w:p w14:paraId="25BF96E0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37.2</w:t>
            </w:r>
          </w:p>
        </w:tc>
        <w:tc>
          <w:tcPr>
            <w:tcW w:w="1803" w:type="dxa"/>
          </w:tcPr>
          <w:p w14:paraId="420BC300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02</w:t>
            </w:r>
          </w:p>
        </w:tc>
        <w:tc>
          <w:tcPr>
            <w:tcW w:w="1804" w:type="dxa"/>
          </w:tcPr>
          <w:p w14:paraId="5844B69B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64</w:t>
            </w:r>
          </w:p>
        </w:tc>
      </w:tr>
      <w:tr w:rsidR="004D46CC" w:rsidRPr="002B4FD5" w14:paraId="385C197D" w14:textId="77777777" w:rsidTr="00F82290">
        <w:tc>
          <w:tcPr>
            <w:tcW w:w="2122" w:type="dxa"/>
          </w:tcPr>
          <w:p w14:paraId="28E8FA44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nkagor 2</w:t>
            </w:r>
          </w:p>
        </w:tc>
        <w:tc>
          <w:tcPr>
            <w:tcW w:w="1484" w:type="dxa"/>
          </w:tcPr>
          <w:p w14:paraId="0CD5C76A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0</w:t>
            </w:r>
          </w:p>
        </w:tc>
        <w:tc>
          <w:tcPr>
            <w:tcW w:w="1803" w:type="dxa"/>
          </w:tcPr>
          <w:p w14:paraId="004FF6A4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13.7</w:t>
            </w:r>
          </w:p>
        </w:tc>
        <w:tc>
          <w:tcPr>
            <w:tcW w:w="1803" w:type="dxa"/>
          </w:tcPr>
          <w:p w14:paraId="16B5AFD9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16.3</w:t>
            </w:r>
          </w:p>
        </w:tc>
        <w:tc>
          <w:tcPr>
            <w:tcW w:w="1804" w:type="dxa"/>
          </w:tcPr>
          <w:p w14:paraId="5327C923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87</w:t>
            </w:r>
          </w:p>
        </w:tc>
      </w:tr>
      <w:tr w:rsidR="004D46CC" w:rsidRPr="002B4FD5" w14:paraId="448F2389" w14:textId="77777777" w:rsidTr="00F82290">
        <w:tc>
          <w:tcPr>
            <w:tcW w:w="2122" w:type="dxa"/>
          </w:tcPr>
          <w:p w14:paraId="404AB14B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nkagor 3</w:t>
            </w:r>
          </w:p>
        </w:tc>
        <w:tc>
          <w:tcPr>
            <w:tcW w:w="1484" w:type="dxa"/>
          </w:tcPr>
          <w:p w14:paraId="0C805EC5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5.5</w:t>
            </w:r>
          </w:p>
        </w:tc>
        <w:tc>
          <w:tcPr>
            <w:tcW w:w="1803" w:type="dxa"/>
          </w:tcPr>
          <w:p w14:paraId="33C05AD9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13.1</w:t>
            </w:r>
          </w:p>
        </w:tc>
        <w:tc>
          <w:tcPr>
            <w:tcW w:w="1803" w:type="dxa"/>
          </w:tcPr>
          <w:p w14:paraId="756A01E8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7.4</w:t>
            </w:r>
          </w:p>
        </w:tc>
        <w:tc>
          <w:tcPr>
            <w:tcW w:w="1804" w:type="dxa"/>
          </w:tcPr>
          <w:p w14:paraId="7ED821A1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5</w:t>
            </w:r>
          </w:p>
        </w:tc>
      </w:tr>
      <w:tr w:rsidR="004D46CC" w:rsidRPr="002B4FD5" w14:paraId="679A8D7C" w14:textId="77777777" w:rsidTr="00F82290">
        <w:tc>
          <w:tcPr>
            <w:tcW w:w="2122" w:type="dxa"/>
          </w:tcPr>
          <w:p w14:paraId="425316F6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Titana</w:t>
            </w:r>
          </w:p>
        </w:tc>
        <w:tc>
          <w:tcPr>
            <w:tcW w:w="1484" w:type="dxa"/>
          </w:tcPr>
          <w:p w14:paraId="08A4AD31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2.2</w:t>
            </w:r>
          </w:p>
        </w:tc>
        <w:tc>
          <w:tcPr>
            <w:tcW w:w="1803" w:type="dxa"/>
          </w:tcPr>
          <w:p w14:paraId="3094F1C4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95.9</w:t>
            </w:r>
          </w:p>
        </w:tc>
        <w:tc>
          <w:tcPr>
            <w:tcW w:w="1803" w:type="dxa"/>
          </w:tcPr>
          <w:p w14:paraId="5D0BB22F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2</w:t>
            </w:r>
          </w:p>
        </w:tc>
        <w:tc>
          <w:tcPr>
            <w:tcW w:w="1804" w:type="dxa"/>
          </w:tcPr>
          <w:p w14:paraId="24BFA7F1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4</w:t>
            </w:r>
          </w:p>
        </w:tc>
      </w:tr>
      <w:tr w:rsidR="004D46CC" w:rsidRPr="002B4FD5" w14:paraId="5834B8EB" w14:textId="77777777" w:rsidTr="00F82290">
        <w:tc>
          <w:tcPr>
            <w:tcW w:w="2122" w:type="dxa"/>
          </w:tcPr>
          <w:p w14:paraId="2F32AC15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Levuma</w:t>
            </w:r>
          </w:p>
        </w:tc>
        <w:tc>
          <w:tcPr>
            <w:tcW w:w="1484" w:type="dxa"/>
          </w:tcPr>
          <w:p w14:paraId="460079E5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.8</w:t>
            </w:r>
          </w:p>
        </w:tc>
        <w:tc>
          <w:tcPr>
            <w:tcW w:w="1803" w:type="dxa"/>
          </w:tcPr>
          <w:p w14:paraId="1B511EFC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9</w:t>
            </w:r>
          </w:p>
        </w:tc>
        <w:tc>
          <w:tcPr>
            <w:tcW w:w="1803" w:type="dxa"/>
          </w:tcPr>
          <w:p w14:paraId="121E6664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9.4</w:t>
            </w:r>
          </w:p>
        </w:tc>
        <w:tc>
          <w:tcPr>
            <w:tcW w:w="1804" w:type="dxa"/>
          </w:tcPr>
          <w:p w14:paraId="334AD0B0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0</w:t>
            </w:r>
          </w:p>
        </w:tc>
      </w:tr>
      <w:tr w:rsidR="004D46CC" w:rsidRPr="002B4FD5" w14:paraId="681289ED" w14:textId="77777777" w:rsidTr="00F82290">
        <w:tc>
          <w:tcPr>
            <w:tcW w:w="2122" w:type="dxa"/>
          </w:tcPr>
          <w:p w14:paraId="79A6E60F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anda Karafain</w:t>
            </w:r>
          </w:p>
        </w:tc>
        <w:tc>
          <w:tcPr>
            <w:tcW w:w="1484" w:type="dxa"/>
          </w:tcPr>
          <w:p w14:paraId="12D4D3B9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.8</w:t>
            </w:r>
          </w:p>
        </w:tc>
        <w:tc>
          <w:tcPr>
            <w:tcW w:w="1803" w:type="dxa"/>
          </w:tcPr>
          <w:p w14:paraId="09CB26DE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4.1</w:t>
            </w:r>
          </w:p>
        </w:tc>
        <w:tc>
          <w:tcPr>
            <w:tcW w:w="1803" w:type="dxa"/>
          </w:tcPr>
          <w:p w14:paraId="519ED123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4.9</w:t>
            </w:r>
          </w:p>
        </w:tc>
        <w:tc>
          <w:tcPr>
            <w:tcW w:w="1804" w:type="dxa"/>
          </w:tcPr>
          <w:p w14:paraId="54CA1849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6</w:t>
            </w:r>
          </w:p>
        </w:tc>
      </w:tr>
      <w:tr w:rsidR="004D46CC" w:rsidRPr="002B4FD5" w14:paraId="788852D4" w14:textId="77777777" w:rsidTr="00F82290">
        <w:tc>
          <w:tcPr>
            <w:tcW w:w="2122" w:type="dxa"/>
          </w:tcPr>
          <w:p w14:paraId="2A422809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Goma</w:t>
            </w:r>
          </w:p>
        </w:tc>
        <w:tc>
          <w:tcPr>
            <w:tcW w:w="1484" w:type="dxa"/>
          </w:tcPr>
          <w:p w14:paraId="47069A11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9.8</w:t>
            </w:r>
          </w:p>
        </w:tc>
        <w:tc>
          <w:tcPr>
            <w:tcW w:w="1803" w:type="dxa"/>
          </w:tcPr>
          <w:p w14:paraId="63514BE0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9.6</w:t>
            </w:r>
          </w:p>
        </w:tc>
        <w:tc>
          <w:tcPr>
            <w:tcW w:w="1803" w:type="dxa"/>
          </w:tcPr>
          <w:p w14:paraId="40D8B813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1</w:t>
            </w:r>
          </w:p>
        </w:tc>
        <w:tc>
          <w:tcPr>
            <w:tcW w:w="1804" w:type="dxa"/>
          </w:tcPr>
          <w:p w14:paraId="551A99BA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4</w:t>
            </w:r>
          </w:p>
        </w:tc>
      </w:tr>
      <w:tr w:rsidR="004D46CC" w:rsidRPr="002B4FD5" w14:paraId="7DD100D9" w14:textId="77777777" w:rsidTr="00F82290">
        <w:tc>
          <w:tcPr>
            <w:tcW w:w="2122" w:type="dxa"/>
          </w:tcPr>
          <w:p w14:paraId="20DE7C30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araka</w:t>
            </w:r>
          </w:p>
        </w:tc>
        <w:tc>
          <w:tcPr>
            <w:tcW w:w="1484" w:type="dxa"/>
          </w:tcPr>
          <w:p w14:paraId="124F09F1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9.6</w:t>
            </w:r>
          </w:p>
        </w:tc>
        <w:tc>
          <w:tcPr>
            <w:tcW w:w="1803" w:type="dxa"/>
          </w:tcPr>
          <w:p w14:paraId="7D3D277B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33.8</w:t>
            </w:r>
          </w:p>
        </w:tc>
        <w:tc>
          <w:tcPr>
            <w:tcW w:w="1803" w:type="dxa"/>
          </w:tcPr>
          <w:p w14:paraId="2E209E15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7.5</w:t>
            </w:r>
          </w:p>
        </w:tc>
        <w:tc>
          <w:tcPr>
            <w:tcW w:w="1804" w:type="dxa"/>
          </w:tcPr>
          <w:p w14:paraId="345D63F8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41</w:t>
            </w:r>
          </w:p>
        </w:tc>
      </w:tr>
      <w:tr w:rsidR="004D46CC" w:rsidRPr="002B4FD5" w14:paraId="1550DD29" w14:textId="77777777" w:rsidTr="00F82290">
        <w:tc>
          <w:tcPr>
            <w:tcW w:w="2122" w:type="dxa"/>
          </w:tcPr>
          <w:p w14:paraId="561A8A47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Nyandehu</w:t>
            </w:r>
          </w:p>
        </w:tc>
        <w:tc>
          <w:tcPr>
            <w:tcW w:w="1484" w:type="dxa"/>
          </w:tcPr>
          <w:p w14:paraId="5337B2F6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.4</w:t>
            </w:r>
          </w:p>
        </w:tc>
        <w:tc>
          <w:tcPr>
            <w:tcW w:w="1803" w:type="dxa"/>
          </w:tcPr>
          <w:p w14:paraId="1AD97A29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9.4</w:t>
            </w:r>
          </w:p>
        </w:tc>
        <w:tc>
          <w:tcPr>
            <w:tcW w:w="1803" w:type="dxa"/>
          </w:tcPr>
          <w:p w14:paraId="243034DD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2.9</w:t>
            </w:r>
          </w:p>
        </w:tc>
        <w:tc>
          <w:tcPr>
            <w:tcW w:w="1804" w:type="dxa"/>
          </w:tcPr>
          <w:p w14:paraId="6868BE13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7</w:t>
            </w:r>
          </w:p>
        </w:tc>
      </w:tr>
      <w:tr w:rsidR="004D46CC" w:rsidRPr="002B4FD5" w14:paraId="62EA3DDD" w14:textId="77777777" w:rsidTr="00F82290">
        <w:tc>
          <w:tcPr>
            <w:tcW w:w="2122" w:type="dxa"/>
          </w:tcPr>
          <w:p w14:paraId="5A4123D7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Moyamba</w:t>
            </w:r>
          </w:p>
        </w:tc>
        <w:tc>
          <w:tcPr>
            <w:tcW w:w="1484" w:type="dxa"/>
          </w:tcPr>
          <w:p w14:paraId="1008E6EB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.4</w:t>
            </w:r>
          </w:p>
        </w:tc>
        <w:tc>
          <w:tcPr>
            <w:tcW w:w="1803" w:type="dxa"/>
          </w:tcPr>
          <w:p w14:paraId="408F89DB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1.8</w:t>
            </w:r>
          </w:p>
        </w:tc>
        <w:tc>
          <w:tcPr>
            <w:tcW w:w="1803" w:type="dxa"/>
          </w:tcPr>
          <w:p w14:paraId="5DA87125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.4</w:t>
            </w:r>
          </w:p>
        </w:tc>
        <w:tc>
          <w:tcPr>
            <w:tcW w:w="1804" w:type="dxa"/>
          </w:tcPr>
          <w:p w14:paraId="2209896F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3</w:t>
            </w:r>
          </w:p>
        </w:tc>
      </w:tr>
      <w:tr w:rsidR="004D46CC" w:rsidRPr="002B4FD5" w14:paraId="54E67E8D" w14:textId="77777777" w:rsidTr="00F82290">
        <w:tc>
          <w:tcPr>
            <w:tcW w:w="2122" w:type="dxa"/>
          </w:tcPr>
          <w:p w14:paraId="4F543F9F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*Kabata Falls</w:t>
            </w:r>
          </w:p>
        </w:tc>
        <w:tc>
          <w:tcPr>
            <w:tcW w:w="1484" w:type="dxa"/>
          </w:tcPr>
          <w:p w14:paraId="6E1985A9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.4</w:t>
            </w:r>
          </w:p>
        </w:tc>
        <w:tc>
          <w:tcPr>
            <w:tcW w:w="1803" w:type="dxa"/>
          </w:tcPr>
          <w:p w14:paraId="6429887F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.6</w:t>
            </w:r>
          </w:p>
        </w:tc>
        <w:tc>
          <w:tcPr>
            <w:tcW w:w="1803" w:type="dxa"/>
          </w:tcPr>
          <w:p w14:paraId="286663C1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9</w:t>
            </w:r>
          </w:p>
        </w:tc>
        <w:tc>
          <w:tcPr>
            <w:tcW w:w="1804" w:type="dxa"/>
          </w:tcPr>
          <w:p w14:paraId="7B0DA100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5</w:t>
            </w:r>
          </w:p>
        </w:tc>
      </w:tr>
      <w:tr w:rsidR="004D46CC" w:rsidRPr="002B4FD5" w14:paraId="27EF4803" w14:textId="77777777" w:rsidTr="00F82290">
        <w:tc>
          <w:tcPr>
            <w:tcW w:w="2122" w:type="dxa"/>
          </w:tcPr>
          <w:p w14:paraId="2991C350" w14:textId="77777777" w:rsidR="004D46CC" w:rsidRPr="002B4FD5" w:rsidRDefault="004D46C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**Bumbuna</w:t>
            </w:r>
          </w:p>
        </w:tc>
        <w:tc>
          <w:tcPr>
            <w:tcW w:w="1484" w:type="dxa"/>
          </w:tcPr>
          <w:p w14:paraId="57FE909A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6.8</w:t>
            </w:r>
          </w:p>
        </w:tc>
        <w:tc>
          <w:tcPr>
            <w:tcW w:w="1803" w:type="dxa"/>
          </w:tcPr>
          <w:p w14:paraId="5BFE5B28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5.8</w:t>
            </w:r>
          </w:p>
        </w:tc>
        <w:tc>
          <w:tcPr>
            <w:tcW w:w="1803" w:type="dxa"/>
          </w:tcPr>
          <w:p w14:paraId="47FBE6FF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5.8</w:t>
            </w:r>
          </w:p>
        </w:tc>
        <w:tc>
          <w:tcPr>
            <w:tcW w:w="1804" w:type="dxa"/>
          </w:tcPr>
          <w:p w14:paraId="25D999D5" w14:textId="77777777" w:rsidR="004D46CC" w:rsidRPr="002B4FD5" w:rsidRDefault="004D46C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3</w:t>
            </w:r>
          </w:p>
        </w:tc>
      </w:tr>
    </w:tbl>
    <w:p w14:paraId="21AA6772" w14:textId="77777777" w:rsidR="004D46CC" w:rsidRPr="002B4FD5" w:rsidRDefault="004D46CC" w:rsidP="004D46CC">
      <w:pPr>
        <w:keepNext/>
        <w:jc w:val="both"/>
        <w:rPr>
          <w:rFonts w:ascii="Arial" w:hAnsi="Arial" w:cs="Arial"/>
          <w:sz w:val="20"/>
          <w:szCs w:val="24"/>
        </w:rPr>
      </w:pPr>
      <w:r w:rsidRPr="002B4FD5">
        <w:rPr>
          <w:rFonts w:ascii="Arial" w:hAnsi="Arial" w:cs="Arial"/>
          <w:sz w:val="20"/>
          <w:szCs w:val="24"/>
        </w:rPr>
        <w:t>*Not Included in analysis</w:t>
      </w:r>
    </w:p>
    <w:p w14:paraId="214F376A" w14:textId="77777777" w:rsidR="004D46CC" w:rsidRPr="002B4FD5" w:rsidRDefault="004D46CC" w:rsidP="004D46CC">
      <w:pPr>
        <w:keepNext/>
        <w:jc w:val="both"/>
        <w:rPr>
          <w:rFonts w:ascii="Arial" w:hAnsi="Arial" w:cs="Arial"/>
          <w:sz w:val="20"/>
          <w:szCs w:val="24"/>
        </w:rPr>
      </w:pPr>
      <w:r w:rsidRPr="002B4FD5">
        <w:rPr>
          <w:rFonts w:ascii="Arial" w:hAnsi="Arial" w:cs="Arial"/>
          <w:sz w:val="20"/>
          <w:szCs w:val="24"/>
        </w:rPr>
        <w:t>** Already Developed</w:t>
      </w:r>
    </w:p>
    <w:p w14:paraId="770D9D6B" w14:textId="7FB4378C" w:rsidR="004D46CC" w:rsidRPr="002B4FD5" w:rsidRDefault="004D46CC" w:rsidP="004D46CC">
      <w:pPr>
        <w:keepNext/>
        <w:jc w:val="both"/>
        <w:rPr>
          <w:rFonts w:ascii="Arial" w:hAnsi="Arial" w:cs="Arial"/>
          <w:sz w:val="20"/>
          <w:szCs w:val="24"/>
        </w:rPr>
      </w:pPr>
      <w:r w:rsidRPr="002B4FD5">
        <w:rPr>
          <w:rFonts w:ascii="Arial" w:hAnsi="Arial" w:cs="Arial"/>
          <w:sz w:val="20"/>
          <w:szCs w:val="24"/>
        </w:rPr>
        <w:t xml:space="preserve">Data acquired from secondary source </w:t>
      </w:r>
      <w:r w:rsidRPr="002B4FD5">
        <w:rPr>
          <w:rFonts w:ascii="Arial" w:hAnsi="Arial" w:cs="Arial"/>
          <w:sz w:val="20"/>
          <w:szCs w:val="24"/>
        </w:rPr>
        <w:fldChar w:fldCharType="begin"/>
      </w:r>
      <w:r w:rsidR="00866390">
        <w:rPr>
          <w:rFonts w:ascii="Arial" w:hAnsi="Arial" w:cs="Arial"/>
          <w:sz w:val="20"/>
          <w:szCs w:val="24"/>
        </w:rPr>
        <w:instrText xml:space="preserve"> ADDIN EN.CITE &lt;EndNote&gt;&lt;Cite&gt;&lt;Author&gt;Fujii&lt;/Author&gt;&lt;Year&gt;2009&lt;/Year&gt;&lt;RecNum&gt;493&lt;/RecNum&gt;&lt;DisplayText&gt;&lt;style face="superscript"&gt;1&lt;/style&gt;&lt;/DisplayText&gt;&lt;record&gt;&lt;rec-number&gt;493&lt;/rec-number&gt;&lt;foreign-keys&gt;&lt;key app="EN" db-id="2e29exfe3dp2f8ee02pve0tiwa9paarpxppr" timestamp="1588088881"&gt;493&lt;/key&gt;&lt;/foreign-keys&gt;&lt;ref-type name="Report"&gt;27&lt;/ref-type&gt;&lt;contributors&gt;&lt;authors&gt;&lt;author&gt;Kyoji Fujii&lt;/author&gt;&lt;/authors&gt;&lt;tertiary-authors&gt;&lt;author&gt;National Power Authority The Republic of Sierra Leone&lt;/author&gt;&lt;/tertiary-authors&gt;&lt;/contributors&gt;&lt;titles&gt;&lt;title&gt;Final Report on the master plan study on power supply in western area in The Republic of Sierra Leone&lt;/title&gt;&lt;/titles&gt;&lt;dates&gt;&lt;year&gt;2009&lt;/year&gt;&lt;/dates&gt;&lt;publisher&gt;Japan International Cooperation Agency&lt;/publisher&gt;&lt;urls&gt;&lt;/urls&gt;&lt;/record&gt;&lt;/Cite&gt;&lt;/EndNote&gt;</w:instrText>
      </w:r>
      <w:r w:rsidRPr="002B4FD5">
        <w:rPr>
          <w:rFonts w:ascii="Arial" w:hAnsi="Arial" w:cs="Arial"/>
          <w:sz w:val="20"/>
          <w:szCs w:val="24"/>
        </w:rPr>
        <w:fldChar w:fldCharType="separate"/>
      </w:r>
      <w:r w:rsidR="00866390" w:rsidRPr="00866390">
        <w:rPr>
          <w:rFonts w:ascii="Arial" w:hAnsi="Arial" w:cs="Arial"/>
          <w:noProof/>
          <w:sz w:val="20"/>
          <w:szCs w:val="24"/>
          <w:vertAlign w:val="superscript"/>
        </w:rPr>
        <w:t>1</w:t>
      </w:r>
      <w:r w:rsidRPr="002B4FD5">
        <w:rPr>
          <w:rFonts w:ascii="Arial" w:hAnsi="Arial" w:cs="Arial"/>
          <w:sz w:val="20"/>
          <w:szCs w:val="24"/>
        </w:rPr>
        <w:fldChar w:fldCharType="end"/>
      </w:r>
      <w:r w:rsidRPr="002B4FD5">
        <w:rPr>
          <w:rFonts w:ascii="Arial" w:hAnsi="Arial" w:cs="Arial"/>
          <w:sz w:val="20"/>
          <w:szCs w:val="24"/>
        </w:rPr>
        <w:t xml:space="preserve"> because original report was not available. </w:t>
      </w:r>
    </w:p>
    <w:p w14:paraId="7AB53A19" w14:textId="77777777" w:rsidR="00904A68" w:rsidRPr="00055367" w:rsidRDefault="00904A68" w:rsidP="003B3FE6">
      <w:pPr>
        <w:keepNext/>
        <w:jc w:val="both"/>
        <w:rPr>
          <w:rFonts w:ascii="Arial" w:hAnsi="Arial" w:cs="Arial"/>
          <w:sz w:val="24"/>
          <w:szCs w:val="24"/>
          <w:lang w:val="fr-FR"/>
        </w:rPr>
      </w:pPr>
    </w:p>
    <w:p w14:paraId="3C44247C" w14:textId="640C5A78" w:rsidR="00765DF8" w:rsidRDefault="004D46CC" w:rsidP="003B3FE6">
      <w:pPr>
        <w:keepNext/>
        <w:jc w:val="both"/>
        <w:rPr>
          <w:rFonts w:ascii="Arial" w:hAnsi="Arial" w:cs="Arial"/>
          <w:sz w:val="24"/>
          <w:szCs w:val="24"/>
          <w:lang w:val="fr-FR"/>
        </w:rPr>
      </w:pPr>
      <w:r>
        <w:rPr>
          <w:rFonts w:ascii="Arial" w:hAnsi="Arial" w:cs="Arial"/>
          <w:sz w:val="24"/>
          <w:szCs w:val="24"/>
          <w:lang w:val="fr-FR"/>
        </w:rPr>
        <w:t>Table S2</w:t>
      </w:r>
      <w:r w:rsidR="00765DF8" w:rsidRPr="00765DF8">
        <w:rPr>
          <w:rFonts w:ascii="Arial" w:hAnsi="Arial" w:cs="Arial"/>
          <w:sz w:val="24"/>
          <w:szCs w:val="24"/>
          <w:lang w:val="fr-FR"/>
        </w:rPr>
        <w:t xml:space="preserve"> Population Centres in Si</w:t>
      </w:r>
      <w:r w:rsidR="00765DF8">
        <w:rPr>
          <w:rFonts w:ascii="Arial" w:hAnsi="Arial" w:cs="Arial"/>
          <w:sz w:val="24"/>
          <w:szCs w:val="24"/>
          <w:lang w:val="fr-FR"/>
        </w:rPr>
        <w:t>erra Leone</w:t>
      </w:r>
      <w:r w:rsidR="00C63911">
        <w:rPr>
          <w:rFonts w:ascii="Arial" w:hAnsi="Arial" w:cs="Arial"/>
          <w:sz w:val="24"/>
          <w:szCs w:val="24"/>
          <w:lang w:val="fr-FR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70"/>
        <w:gridCol w:w="1587"/>
        <w:gridCol w:w="1733"/>
        <w:gridCol w:w="2976"/>
        <w:gridCol w:w="1650"/>
      </w:tblGrid>
      <w:tr w:rsidR="00765DF8" w:rsidRPr="004D3B3A" w14:paraId="2CBDBAA8" w14:textId="742323B6" w:rsidTr="00765DF8">
        <w:tc>
          <w:tcPr>
            <w:tcW w:w="1070" w:type="dxa"/>
          </w:tcPr>
          <w:p w14:paraId="34A988BF" w14:textId="3784A93B" w:rsidR="00765DF8" w:rsidRPr="00866390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866390">
              <w:rPr>
                <w:rFonts w:ascii="Arial" w:hAnsi="Arial" w:cs="Arial"/>
                <w:sz w:val="18"/>
                <w:szCs w:val="18"/>
                <w:lang w:val="fr-FR"/>
              </w:rPr>
              <w:lastRenderedPageBreak/>
              <w:t>Number</w:t>
            </w:r>
          </w:p>
        </w:tc>
        <w:tc>
          <w:tcPr>
            <w:tcW w:w="1587" w:type="dxa"/>
          </w:tcPr>
          <w:p w14:paraId="66EFE485" w14:textId="2B50FAFA" w:rsidR="00765DF8" w:rsidRPr="00866390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866390">
              <w:rPr>
                <w:rFonts w:ascii="Arial" w:hAnsi="Arial" w:cs="Arial"/>
                <w:sz w:val="18"/>
                <w:szCs w:val="18"/>
                <w:lang w:val="fr-FR"/>
              </w:rPr>
              <w:t>District</w:t>
            </w:r>
          </w:p>
        </w:tc>
        <w:tc>
          <w:tcPr>
            <w:tcW w:w="1733" w:type="dxa"/>
          </w:tcPr>
          <w:p w14:paraId="1C1EBA0E" w14:textId="720D9BB7" w:rsidR="00765DF8" w:rsidRPr="00866390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866390">
              <w:rPr>
                <w:rFonts w:ascii="Arial" w:hAnsi="Arial" w:cs="Arial"/>
                <w:sz w:val="18"/>
                <w:szCs w:val="18"/>
                <w:lang w:val="fr-FR"/>
              </w:rPr>
              <w:t>Centre</w:t>
            </w:r>
          </w:p>
        </w:tc>
        <w:tc>
          <w:tcPr>
            <w:tcW w:w="2976" w:type="dxa"/>
          </w:tcPr>
          <w:p w14:paraId="61D4689A" w14:textId="48C60A02" w:rsidR="00765DF8" w:rsidRPr="00866390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866390">
              <w:rPr>
                <w:rFonts w:ascii="Arial" w:hAnsi="Arial" w:cs="Arial"/>
                <w:sz w:val="18"/>
                <w:szCs w:val="18"/>
                <w:lang w:val="fr-FR"/>
              </w:rPr>
              <w:t>Chiefdoms</w:t>
            </w:r>
          </w:p>
        </w:tc>
        <w:tc>
          <w:tcPr>
            <w:tcW w:w="1650" w:type="dxa"/>
          </w:tcPr>
          <w:p w14:paraId="031DEF16" w14:textId="16BCFF38" w:rsidR="00765DF8" w:rsidRPr="00866390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866390">
              <w:rPr>
                <w:rFonts w:ascii="Arial" w:hAnsi="Arial" w:cs="Arial"/>
                <w:sz w:val="18"/>
                <w:szCs w:val="18"/>
                <w:lang w:val="fr-FR"/>
              </w:rPr>
              <w:t>Population</w:t>
            </w:r>
          </w:p>
        </w:tc>
      </w:tr>
      <w:tr w:rsidR="00765DF8" w:rsidRPr="004D3B3A" w14:paraId="1411D903" w14:textId="2E69DD1C" w:rsidTr="00765DF8">
        <w:tc>
          <w:tcPr>
            <w:tcW w:w="1070" w:type="dxa"/>
          </w:tcPr>
          <w:p w14:paraId="05AE894A" w14:textId="5E44002A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1</w:t>
            </w:r>
          </w:p>
        </w:tc>
        <w:tc>
          <w:tcPr>
            <w:tcW w:w="1587" w:type="dxa"/>
          </w:tcPr>
          <w:p w14:paraId="13D58F96" w14:textId="161F8415" w:rsidR="00765DF8" w:rsidRPr="002B4FD5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Western Urban</w:t>
            </w:r>
          </w:p>
        </w:tc>
        <w:tc>
          <w:tcPr>
            <w:tcW w:w="1733" w:type="dxa"/>
          </w:tcPr>
          <w:p w14:paraId="02F22DB6" w14:textId="10E305CF" w:rsidR="00765DF8" w:rsidRPr="00CB7174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Freetown</w:t>
            </w:r>
          </w:p>
        </w:tc>
        <w:tc>
          <w:tcPr>
            <w:tcW w:w="2976" w:type="dxa"/>
          </w:tcPr>
          <w:p w14:paraId="1FD045C8" w14:textId="77777777" w:rsidR="00765DF8" w:rsidRPr="00CB7174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650" w:type="dxa"/>
          </w:tcPr>
          <w:p w14:paraId="2E5444E8" w14:textId="4A3CA8B9" w:rsidR="00765DF8" w:rsidRPr="00730216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055964</w:t>
            </w:r>
          </w:p>
        </w:tc>
      </w:tr>
      <w:tr w:rsidR="00765DF8" w:rsidRPr="004D3B3A" w14:paraId="4F4484F5" w14:textId="71E43891" w:rsidTr="00765DF8">
        <w:tc>
          <w:tcPr>
            <w:tcW w:w="1070" w:type="dxa"/>
          </w:tcPr>
          <w:p w14:paraId="4F420855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2</w:t>
            </w:r>
          </w:p>
          <w:p w14:paraId="0BBEF9EC" w14:textId="6C49334D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587" w:type="dxa"/>
          </w:tcPr>
          <w:p w14:paraId="38867E32" w14:textId="7CF116AE" w:rsidR="00765DF8" w:rsidRPr="00CB7174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Western Rural</w:t>
            </w:r>
          </w:p>
        </w:tc>
        <w:tc>
          <w:tcPr>
            <w:tcW w:w="1733" w:type="dxa"/>
          </w:tcPr>
          <w:p w14:paraId="1AA40521" w14:textId="12A83177" w:rsidR="00765DF8" w:rsidRPr="00CB7174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Waterloo</w:t>
            </w:r>
          </w:p>
        </w:tc>
        <w:tc>
          <w:tcPr>
            <w:tcW w:w="2976" w:type="dxa"/>
          </w:tcPr>
          <w:p w14:paraId="216588F9" w14:textId="77777777" w:rsidR="00765DF8" w:rsidRPr="00730216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650" w:type="dxa"/>
          </w:tcPr>
          <w:p w14:paraId="5B5B0D08" w14:textId="61057F17" w:rsidR="00765DF8" w:rsidRPr="00730216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444270</w:t>
            </w:r>
          </w:p>
        </w:tc>
      </w:tr>
      <w:tr w:rsidR="00765DF8" w:rsidRPr="004D3B3A" w14:paraId="7FD4B004" w14:textId="4F0FDD92" w:rsidTr="00765DF8">
        <w:tc>
          <w:tcPr>
            <w:tcW w:w="1070" w:type="dxa"/>
          </w:tcPr>
          <w:p w14:paraId="12AD964E" w14:textId="21E12C05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3</w:t>
            </w:r>
          </w:p>
        </w:tc>
        <w:tc>
          <w:tcPr>
            <w:tcW w:w="1587" w:type="dxa"/>
          </w:tcPr>
          <w:p w14:paraId="286BE602" w14:textId="384D23D6" w:rsidR="00765DF8" w:rsidRPr="002B4FD5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Port Loko</w:t>
            </w:r>
          </w:p>
        </w:tc>
        <w:tc>
          <w:tcPr>
            <w:tcW w:w="1733" w:type="dxa"/>
          </w:tcPr>
          <w:p w14:paraId="4E63B2FE" w14:textId="635D7657" w:rsidR="00765DF8" w:rsidRPr="00CB7174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asiaka</w:t>
            </w:r>
          </w:p>
        </w:tc>
        <w:tc>
          <w:tcPr>
            <w:tcW w:w="2976" w:type="dxa"/>
          </w:tcPr>
          <w:p w14:paraId="61D69310" w14:textId="2CCFCAAC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oya, Masimera</w:t>
            </w:r>
          </w:p>
        </w:tc>
        <w:tc>
          <w:tcPr>
            <w:tcW w:w="1650" w:type="dxa"/>
          </w:tcPr>
          <w:p w14:paraId="2EB418EF" w14:textId="2681C7E8" w:rsidR="00765DF8" w:rsidRPr="00730216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26020</w:t>
            </w:r>
          </w:p>
        </w:tc>
      </w:tr>
      <w:tr w:rsidR="00765DF8" w:rsidRPr="004D3B3A" w14:paraId="5561D707" w14:textId="77777777" w:rsidTr="00765DF8">
        <w:tc>
          <w:tcPr>
            <w:tcW w:w="1070" w:type="dxa"/>
          </w:tcPr>
          <w:p w14:paraId="6C71F651" w14:textId="56628CE3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4</w:t>
            </w:r>
          </w:p>
        </w:tc>
        <w:tc>
          <w:tcPr>
            <w:tcW w:w="1587" w:type="dxa"/>
          </w:tcPr>
          <w:p w14:paraId="6B038453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00F86183" w14:textId="6ACF71EE" w:rsidR="00765DF8" w:rsidRPr="00CB7174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Lunsar</w:t>
            </w:r>
          </w:p>
        </w:tc>
        <w:tc>
          <w:tcPr>
            <w:tcW w:w="2976" w:type="dxa"/>
          </w:tcPr>
          <w:p w14:paraId="53C18DB8" w14:textId="1ED5BBAE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arampa, Buya, Romende</w:t>
            </w:r>
          </w:p>
        </w:tc>
        <w:tc>
          <w:tcPr>
            <w:tcW w:w="1650" w:type="dxa"/>
          </w:tcPr>
          <w:p w14:paraId="4366AF5A" w14:textId="323F7B5D" w:rsidR="00765DF8" w:rsidRPr="00730216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93604</w:t>
            </w:r>
          </w:p>
        </w:tc>
      </w:tr>
      <w:tr w:rsidR="00765DF8" w:rsidRPr="004D3B3A" w14:paraId="671AA886" w14:textId="77777777" w:rsidTr="00765DF8">
        <w:tc>
          <w:tcPr>
            <w:tcW w:w="1070" w:type="dxa"/>
          </w:tcPr>
          <w:p w14:paraId="4F49C079" w14:textId="1DC3CED6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5</w:t>
            </w:r>
          </w:p>
        </w:tc>
        <w:tc>
          <w:tcPr>
            <w:tcW w:w="1587" w:type="dxa"/>
          </w:tcPr>
          <w:p w14:paraId="5B69C4C9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03AF4344" w14:textId="79542153" w:rsidR="00765DF8" w:rsidRPr="00CB7174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Port Loko</w:t>
            </w:r>
          </w:p>
        </w:tc>
        <w:tc>
          <w:tcPr>
            <w:tcW w:w="2976" w:type="dxa"/>
          </w:tcPr>
          <w:p w14:paraId="75B43EEC" w14:textId="01D957C7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aforki, Lokomasama</w:t>
            </w:r>
          </w:p>
        </w:tc>
        <w:tc>
          <w:tcPr>
            <w:tcW w:w="1650" w:type="dxa"/>
          </w:tcPr>
          <w:p w14:paraId="1EDEDEEB" w14:textId="083DAFE3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65040</w:t>
            </w:r>
          </w:p>
        </w:tc>
      </w:tr>
      <w:tr w:rsidR="00765DF8" w:rsidRPr="004D3B3A" w14:paraId="0465ADFA" w14:textId="77777777" w:rsidTr="00765DF8">
        <w:tc>
          <w:tcPr>
            <w:tcW w:w="1070" w:type="dxa"/>
          </w:tcPr>
          <w:p w14:paraId="6D75AE3E" w14:textId="7BE2B092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6</w:t>
            </w:r>
          </w:p>
        </w:tc>
        <w:tc>
          <w:tcPr>
            <w:tcW w:w="1587" w:type="dxa"/>
          </w:tcPr>
          <w:p w14:paraId="56AA79E8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65139D02" w14:textId="6DAE52D4" w:rsidR="00765DF8" w:rsidRPr="00CB7174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ange</w:t>
            </w:r>
          </w:p>
        </w:tc>
        <w:tc>
          <w:tcPr>
            <w:tcW w:w="2976" w:type="dxa"/>
          </w:tcPr>
          <w:p w14:paraId="3C7B4CDD" w14:textId="59AC8BDF" w:rsidR="00765DF8" w:rsidRPr="00730216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Bureh Kasseh Makoateh, Sanda, Dib</w:t>
            </w: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ia, Tinkatupa</w:t>
            </w:r>
          </w:p>
        </w:tc>
        <w:tc>
          <w:tcPr>
            <w:tcW w:w="1650" w:type="dxa"/>
          </w:tcPr>
          <w:p w14:paraId="61408CC8" w14:textId="079C4C59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1022</w:t>
            </w:r>
          </w:p>
        </w:tc>
      </w:tr>
      <w:tr w:rsidR="00765DF8" w:rsidRPr="004D3B3A" w14:paraId="0D71E551" w14:textId="77777777" w:rsidTr="00765DF8">
        <w:tc>
          <w:tcPr>
            <w:tcW w:w="1070" w:type="dxa"/>
          </w:tcPr>
          <w:p w14:paraId="39641DDA" w14:textId="429CC028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7</w:t>
            </w:r>
          </w:p>
        </w:tc>
        <w:tc>
          <w:tcPr>
            <w:tcW w:w="1587" w:type="dxa"/>
          </w:tcPr>
          <w:p w14:paraId="50DA0FAF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58987E18" w14:textId="08486114" w:rsidR="00765DF8" w:rsidRPr="00CB7174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asuan</w:t>
            </w:r>
          </w:p>
        </w:tc>
        <w:tc>
          <w:tcPr>
            <w:tcW w:w="2976" w:type="dxa"/>
          </w:tcPr>
          <w:p w14:paraId="6D2A5088" w14:textId="0327FA7F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affu Bullom</w:t>
            </w:r>
          </w:p>
        </w:tc>
        <w:tc>
          <w:tcPr>
            <w:tcW w:w="1650" w:type="dxa"/>
          </w:tcPr>
          <w:p w14:paraId="0B606E3E" w14:textId="0E24ADD8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20490</w:t>
            </w:r>
          </w:p>
        </w:tc>
      </w:tr>
      <w:tr w:rsidR="00765DF8" w:rsidRPr="004D3B3A" w14:paraId="552BD53D" w14:textId="77777777" w:rsidTr="00765DF8">
        <w:tc>
          <w:tcPr>
            <w:tcW w:w="1070" w:type="dxa"/>
          </w:tcPr>
          <w:p w14:paraId="1A50BDF9" w14:textId="1284A6C2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8</w:t>
            </w:r>
          </w:p>
        </w:tc>
        <w:tc>
          <w:tcPr>
            <w:tcW w:w="1587" w:type="dxa"/>
          </w:tcPr>
          <w:p w14:paraId="2694CC7B" w14:textId="3653FDFE" w:rsidR="00765DF8" w:rsidRPr="002B4FD5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Kambia</w:t>
            </w:r>
          </w:p>
        </w:tc>
        <w:tc>
          <w:tcPr>
            <w:tcW w:w="1733" w:type="dxa"/>
          </w:tcPr>
          <w:p w14:paraId="3575480D" w14:textId="2A8523FD" w:rsidR="00765DF8" w:rsidRPr="00CB7174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ambia</w:t>
            </w:r>
          </w:p>
        </w:tc>
        <w:tc>
          <w:tcPr>
            <w:tcW w:w="2976" w:type="dxa"/>
          </w:tcPr>
          <w:p w14:paraId="6F59EB7E" w14:textId="58221EBD" w:rsidR="00765DF8" w:rsidRPr="00730216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agbema, Masungbala, Gbinle Dixing</w:t>
            </w:r>
          </w:p>
        </w:tc>
        <w:tc>
          <w:tcPr>
            <w:tcW w:w="1650" w:type="dxa"/>
          </w:tcPr>
          <w:p w14:paraId="67AC39A1" w14:textId="4C4ED2D4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47395</w:t>
            </w:r>
          </w:p>
        </w:tc>
      </w:tr>
      <w:tr w:rsidR="00765DF8" w:rsidRPr="004D3B3A" w14:paraId="40326108" w14:textId="77777777" w:rsidTr="00765DF8">
        <w:tc>
          <w:tcPr>
            <w:tcW w:w="1070" w:type="dxa"/>
          </w:tcPr>
          <w:p w14:paraId="4933359B" w14:textId="05FE2D5B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9</w:t>
            </w:r>
          </w:p>
        </w:tc>
        <w:tc>
          <w:tcPr>
            <w:tcW w:w="1587" w:type="dxa"/>
          </w:tcPr>
          <w:p w14:paraId="4C9C4663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22451DF5" w14:textId="5F06DF71" w:rsidR="00765DF8" w:rsidRPr="00CB7174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Rokupr</w:t>
            </w:r>
          </w:p>
        </w:tc>
        <w:tc>
          <w:tcPr>
            <w:tcW w:w="2976" w:type="dxa"/>
          </w:tcPr>
          <w:p w14:paraId="509AF940" w14:textId="666F750B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ambolo, Samu</w:t>
            </w:r>
          </w:p>
        </w:tc>
        <w:tc>
          <w:tcPr>
            <w:tcW w:w="1650" w:type="dxa"/>
          </w:tcPr>
          <w:p w14:paraId="6458DD65" w14:textId="0DF8D265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02742</w:t>
            </w:r>
          </w:p>
        </w:tc>
      </w:tr>
      <w:tr w:rsidR="00765DF8" w:rsidRPr="004D3B3A" w14:paraId="6076C22C" w14:textId="77777777" w:rsidTr="00765DF8">
        <w:tc>
          <w:tcPr>
            <w:tcW w:w="1070" w:type="dxa"/>
          </w:tcPr>
          <w:p w14:paraId="3EEB0AED" w14:textId="4D579463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10</w:t>
            </w:r>
          </w:p>
        </w:tc>
        <w:tc>
          <w:tcPr>
            <w:tcW w:w="1587" w:type="dxa"/>
          </w:tcPr>
          <w:p w14:paraId="5A0F0F12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0EC211BD" w14:textId="13A3A30A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adina Junction</w:t>
            </w:r>
          </w:p>
        </w:tc>
        <w:tc>
          <w:tcPr>
            <w:tcW w:w="2976" w:type="dxa"/>
          </w:tcPr>
          <w:p w14:paraId="462F3E3A" w14:textId="43CB3F2E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Tonko Limba, Bramaia</w:t>
            </w:r>
          </w:p>
        </w:tc>
        <w:tc>
          <w:tcPr>
            <w:tcW w:w="1650" w:type="dxa"/>
          </w:tcPr>
          <w:p w14:paraId="1D730440" w14:textId="4C9285DF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95337</w:t>
            </w:r>
          </w:p>
        </w:tc>
      </w:tr>
      <w:tr w:rsidR="00765DF8" w:rsidRPr="004D3B3A" w14:paraId="61A84857" w14:textId="77777777" w:rsidTr="00765DF8">
        <w:tc>
          <w:tcPr>
            <w:tcW w:w="1070" w:type="dxa"/>
          </w:tcPr>
          <w:p w14:paraId="5B4C2ED5" w14:textId="5E470DFE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11</w:t>
            </w:r>
          </w:p>
        </w:tc>
        <w:tc>
          <w:tcPr>
            <w:tcW w:w="1587" w:type="dxa"/>
          </w:tcPr>
          <w:p w14:paraId="14AD979E" w14:textId="1F6516FD" w:rsidR="00765DF8" w:rsidRPr="002B4FD5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Bombali</w:t>
            </w:r>
          </w:p>
        </w:tc>
        <w:tc>
          <w:tcPr>
            <w:tcW w:w="1733" w:type="dxa"/>
          </w:tcPr>
          <w:p w14:paraId="629E5400" w14:textId="593D7DC9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akeni</w:t>
            </w:r>
          </w:p>
        </w:tc>
        <w:tc>
          <w:tcPr>
            <w:tcW w:w="2976" w:type="dxa"/>
          </w:tcPr>
          <w:p w14:paraId="6F096867" w14:textId="13AB4A89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it-IT"/>
              </w:rPr>
              <w:t>Paki Masabong, Bombali Sebora, Makari Gbanti, Makeni</w:t>
            </w:r>
          </w:p>
        </w:tc>
        <w:tc>
          <w:tcPr>
            <w:tcW w:w="1650" w:type="dxa"/>
          </w:tcPr>
          <w:p w14:paraId="56F7208B" w14:textId="6C2E19AB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it-IT"/>
              </w:rPr>
              <w:t>263608</w:t>
            </w:r>
          </w:p>
        </w:tc>
      </w:tr>
      <w:tr w:rsidR="00765DF8" w:rsidRPr="004D3B3A" w14:paraId="5ED9101F" w14:textId="77777777" w:rsidTr="0075485E">
        <w:tc>
          <w:tcPr>
            <w:tcW w:w="1070" w:type="dxa"/>
          </w:tcPr>
          <w:p w14:paraId="1688DA15" w14:textId="3A88ABDE" w:rsidR="00765DF8" w:rsidRPr="004D3B3A" w:rsidRDefault="00F7400A" w:rsidP="0075485E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it-IT"/>
              </w:rPr>
              <w:t>12</w:t>
            </w:r>
          </w:p>
        </w:tc>
        <w:tc>
          <w:tcPr>
            <w:tcW w:w="1587" w:type="dxa"/>
          </w:tcPr>
          <w:p w14:paraId="1B230C9B" w14:textId="77777777" w:rsidR="00765DF8" w:rsidRPr="004D3B3A" w:rsidRDefault="00765DF8" w:rsidP="0075485E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733" w:type="dxa"/>
          </w:tcPr>
          <w:p w14:paraId="2AA759E5" w14:textId="420392AE" w:rsidR="00765DF8" w:rsidRPr="00CB7174" w:rsidRDefault="0075485E" w:rsidP="0075485E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Pendembu</w:t>
            </w:r>
          </w:p>
        </w:tc>
        <w:tc>
          <w:tcPr>
            <w:tcW w:w="2976" w:type="dxa"/>
          </w:tcPr>
          <w:p w14:paraId="713079E2" w14:textId="405DE125" w:rsidR="00765DF8" w:rsidRPr="00CB7174" w:rsidRDefault="0075485E" w:rsidP="0075485E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Gbendembu Ngowahun, Sanda Tendaran, Gbanti Kamaranka, Libeisay</w:t>
            </w:r>
          </w:p>
        </w:tc>
        <w:tc>
          <w:tcPr>
            <w:tcW w:w="1650" w:type="dxa"/>
          </w:tcPr>
          <w:p w14:paraId="6BC0CF2E" w14:textId="49B96416" w:rsidR="00765DF8" w:rsidRPr="00730216" w:rsidRDefault="00D4493E" w:rsidP="0075485E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09718</w:t>
            </w:r>
          </w:p>
        </w:tc>
      </w:tr>
      <w:tr w:rsidR="00765DF8" w:rsidRPr="004D3B3A" w14:paraId="4C47BE66" w14:textId="77777777" w:rsidTr="00765DF8">
        <w:tc>
          <w:tcPr>
            <w:tcW w:w="1070" w:type="dxa"/>
          </w:tcPr>
          <w:p w14:paraId="391A824A" w14:textId="4565C49F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13</w:t>
            </w:r>
          </w:p>
        </w:tc>
        <w:tc>
          <w:tcPr>
            <w:tcW w:w="1587" w:type="dxa"/>
          </w:tcPr>
          <w:p w14:paraId="49051A9D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63DAC8AF" w14:textId="43BF71B2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amabai</w:t>
            </w:r>
          </w:p>
        </w:tc>
        <w:tc>
          <w:tcPr>
            <w:tcW w:w="2976" w:type="dxa"/>
          </w:tcPr>
          <w:p w14:paraId="5B51BEA2" w14:textId="23CCF1D0" w:rsidR="00765DF8" w:rsidRPr="00730216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Safroko, Limba, Biriwa, Magbaimba</w:t>
            </w:r>
          </w:p>
        </w:tc>
        <w:tc>
          <w:tcPr>
            <w:tcW w:w="1650" w:type="dxa"/>
          </w:tcPr>
          <w:p w14:paraId="6A0B3D9E" w14:textId="52BF4B3B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91249</w:t>
            </w:r>
          </w:p>
        </w:tc>
      </w:tr>
      <w:tr w:rsidR="00765DF8" w:rsidRPr="004D3B3A" w14:paraId="0D53A676" w14:textId="77777777" w:rsidTr="00765DF8">
        <w:tc>
          <w:tcPr>
            <w:tcW w:w="1070" w:type="dxa"/>
          </w:tcPr>
          <w:p w14:paraId="7EFEB0F0" w14:textId="468B626A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14</w:t>
            </w:r>
          </w:p>
        </w:tc>
        <w:tc>
          <w:tcPr>
            <w:tcW w:w="1587" w:type="dxa"/>
          </w:tcPr>
          <w:p w14:paraId="0BD6D9C2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4C6C909D" w14:textId="4AB2831D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amakwie</w:t>
            </w:r>
          </w:p>
        </w:tc>
        <w:tc>
          <w:tcPr>
            <w:tcW w:w="2976" w:type="dxa"/>
          </w:tcPr>
          <w:p w14:paraId="7BF4A628" w14:textId="1B754B87" w:rsidR="00765DF8" w:rsidRPr="00730216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it-IT"/>
              </w:rPr>
              <w:t>Tambakha, Sella Limba, Samda Loko</w:t>
            </w:r>
          </w:p>
        </w:tc>
        <w:tc>
          <w:tcPr>
            <w:tcW w:w="1650" w:type="dxa"/>
          </w:tcPr>
          <w:p w14:paraId="7397458A" w14:textId="7EB5B029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it-IT"/>
              </w:rPr>
              <w:t>141969</w:t>
            </w:r>
          </w:p>
        </w:tc>
      </w:tr>
      <w:tr w:rsidR="00765DF8" w:rsidRPr="004D3B3A" w14:paraId="6D7A6073" w14:textId="77777777" w:rsidTr="00765DF8">
        <w:tc>
          <w:tcPr>
            <w:tcW w:w="1070" w:type="dxa"/>
          </w:tcPr>
          <w:p w14:paraId="1DA1A746" w14:textId="22A0D5F8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it-IT"/>
              </w:rPr>
              <w:t>15</w:t>
            </w:r>
          </w:p>
        </w:tc>
        <w:tc>
          <w:tcPr>
            <w:tcW w:w="1587" w:type="dxa"/>
          </w:tcPr>
          <w:p w14:paraId="5D9AE725" w14:textId="15ACA22E" w:rsidR="00765DF8" w:rsidRPr="002B4FD5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it-IT"/>
              </w:rPr>
              <w:t>Koinadugu</w:t>
            </w:r>
          </w:p>
        </w:tc>
        <w:tc>
          <w:tcPr>
            <w:tcW w:w="1733" w:type="dxa"/>
          </w:tcPr>
          <w:p w14:paraId="1AA2518F" w14:textId="322C4497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abala</w:t>
            </w:r>
          </w:p>
        </w:tc>
        <w:tc>
          <w:tcPr>
            <w:tcW w:w="2976" w:type="dxa"/>
          </w:tcPr>
          <w:p w14:paraId="601F89A1" w14:textId="3CF1B52F" w:rsidR="00765DF8" w:rsidRPr="00730216" w:rsidRDefault="005C69E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Diang, Sengbe, Wara, Wara</w:t>
            </w:r>
            <w:r w:rsidR="00BD0222" w:rsidRPr="00CB7174">
              <w:rPr>
                <w:rFonts w:ascii="Arial" w:hAnsi="Arial" w:cs="Arial"/>
                <w:sz w:val="18"/>
                <w:szCs w:val="18"/>
                <w:lang w:val="fr-FR"/>
              </w:rPr>
              <w:t xml:space="preserve"> Bafo</w:t>
            </w:r>
            <w:r w:rsidR="00BD0222" w:rsidRPr="00730216">
              <w:rPr>
                <w:rFonts w:ascii="Arial" w:hAnsi="Arial" w:cs="Arial"/>
                <w:sz w:val="18"/>
                <w:szCs w:val="18"/>
                <w:lang w:val="fr-FR"/>
              </w:rPr>
              <w:t>dia, Kasunko</w:t>
            </w:r>
          </w:p>
        </w:tc>
        <w:tc>
          <w:tcPr>
            <w:tcW w:w="1650" w:type="dxa"/>
          </w:tcPr>
          <w:p w14:paraId="34EFC58C" w14:textId="0FA56B77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62626</w:t>
            </w:r>
          </w:p>
        </w:tc>
      </w:tr>
      <w:tr w:rsidR="00765DF8" w:rsidRPr="004D3B3A" w14:paraId="653CE303" w14:textId="77777777" w:rsidTr="00765DF8">
        <w:tc>
          <w:tcPr>
            <w:tcW w:w="1070" w:type="dxa"/>
          </w:tcPr>
          <w:p w14:paraId="21BADBEB" w14:textId="3F730C39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16</w:t>
            </w:r>
          </w:p>
        </w:tc>
        <w:tc>
          <w:tcPr>
            <w:tcW w:w="1587" w:type="dxa"/>
          </w:tcPr>
          <w:p w14:paraId="1893797A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6CA7EC26" w14:textId="65DA7074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Falaba</w:t>
            </w:r>
          </w:p>
        </w:tc>
        <w:tc>
          <w:tcPr>
            <w:tcW w:w="2976" w:type="dxa"/>
          </w:tcPr>
          <w:p w14:paraId="011B5BCE" w14:textId="2CD2D912" w:rsidR="00765DF8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it-IT"/>
              </w:rPr>
              <w:t>Sulima, Dembelia-Sinkunia, Folosaba Dembelia</w:t>
            </w:r>
          </w:p>
        </w:tc>
        <w:tc>
          <w:tcPr>
            <w:tcW w:w="1650" w:type="dxa"/>
          </w:tcPr>
          <w:p w14:paraId="119D93D4" w14:textId="64F657CC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it-IT"/>
              </w:rPr>
              <w:t>78007</w:t>
            </w:r>
          </w:p>
        </w:tc>
      </w:tr>
      <w:tr w:rsidR="00765DF8" w:rsidRPr="004D3B3A" w14:paraId="19CD5010" w14:textId="77777777" w:rsidTr="00765DF8">
        <w:tc>
          <w:tcPr>
            <w:tcW w:w="1070" w:type="dxa"/>
          </w:tcPr>
          <w:p w14:paraId="0E420CB6" w14:textId="54234A34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it-IT"/>
              </w:rPr>
              <w:t>17</w:t>
            </w:r>
          </w:p>
        </w:tc>
        <w:tc>
          <w:tcPr>
            <w:tcW w:w="1587" w:type="dxa"/>
          </w:tcPr>
          <w:p w14:paraId="16EE5D2A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733" w:type="dxa"/>
          </w:tcPr>
          <w:p w14:paraId="5178CCD4" w14:textId="592C63BB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Bendugu</w:t>
            </w:r>
          </w:p>
        </w:tc>
        <w:tc>
          <w:tcPr>
            <w:tcW w:w="2976" w:type="dxa"/>
          </w:tcPr>
          <w:p w14:paraId="2256C02D" w14:textId="0B6A8AE8" w:rsidR="00765DF8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ongo, Neya, Nieni</w:t>
            </w:r>
          </w:p>
        </w:tc>
        <w:tc>
          <w:tcPr>
            <w:tcW w:w="1650" w:type="dxa"/>
          </w:tcPr>
          <w:p w14:paraId="75174C0C" w14:textId="679D677C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68739</w:t>
            </w:r>
          </w:p>
        </w:tc>
      </w:tr>
      <w:tr w:rsidR="00765DF8" w:rsidRPr="004D3B3A" w14:paraId="4B861D37" w14:textId="77777777" w:rsidTr="00765DF8">
        <w:tc>
          <w:tcPr>
            <w:tcW w:w="1070" w:type="dxa"/>
          </w:tcPr>
          <w:p w14:paraId="77BE6C34" w14:textId="42AE1B64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18</w:t>
            </w:r>
          </w:p>
        </w:tc>
        <w:tc>
          <w:tcPr>
            <w:tcW w:w="1587" w:type="dxa"/>
          </w:tcPr>
          <w:p w14:paraId="5F49FE1A" w14:textId="633A09FA" w:rsidR="00765DF8" w:rsidRPr="002B4FD5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Tonkolili</w:t>
            </w:r>
          </w:p>
        </w:tc>
        <w:tc>
          <w:tcPr>
            <w:tcW w:w="1733" w:type="dxa"/>
          </w:tcPr>
          <w:p w14:paraId="34A604FC" w14:textId="0B87D5D9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Bumbuna</w:t>
            </w:r>
          </w:p>
        </w:tc>
        <w:tc>
          <w:tcPr>
            <w:tcW w:w="2976" w:type="dxa"/>
          </w:tcPr>
          <w:p w14:paraId="601A13B5" w14:textId="7E06FEAC" w:rsidR="00765DF8" w:rsidRPr="00730216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alansogoia, Samboya, Kafesiminia</w:t>
            </w:r>
          </w:p>
        </w:tc>
        <w:tc>
          <w:tcPr>
            <w:tcW w:w="1650" w:type="dxa"/>
          </w:tcPr>
          <w:p w14:paraId="6372F0A0" w14:textId="69F7DFE1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04527</w:t>
            </w:r>
          </w:p>
        </w:tc>
      </w:tr>
      <w:tr w:rsidR="00765DF8" w:rsidRPr="004D3B3A" w14:paraId="180C4283" w14:textId="77777777" w:rsidTr="00765DF8">
        <w:tc>
          <w:tcPr>
            <w:tcW w:w="1070" w:type="dxa"/>
          </w:tcPr>
          <w:p w14:paraId="5F5EAFD3" w14:textId="0855BAEF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19</w:t>
            </w:r>
          </w:p>
        </w:tc>
        <w:tc>
          <w:tcPr>
            <w:tcW w:w="1587" w:type="dxa"/>
          </w:tcPr>
          <w:p w14:paraId="4E8C0B7E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6DA1B271" w14:textId="0E86E8E6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asingbi</w:t>
            </w:r>
          </w:p>
        </w:tc>
        <w:tc>
          <w:tcPr>
            <w:tcW w:w="2976" w:type="dxa"/>
          </w:tcPr>
          <w:p w14:paraId="6F4798CD" w14:textId="5874B312" w:rsidR="00765DF8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unke</w:t>
            </w:r>
          </w:p>
        </w:tc>
        <w:tc>
          <w:tcPr>
            <w:tcW w:w="1650" w:type="dxa"/>
          </w:tcPr>
          <w:p w14:paraId="28BDE523" w14:textId="640A00E6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74415</w:t>
            </w:r>
          </w:p>
        </w:tc>
      </w:tr>
      <w:tr w:rsidR="00765DF8" w:rsidRPr="004D3B3A" w14:paraId="4EB2DD0D" w14:textId="77777777" w:rsidTr="00765DF8">
        <w:tc>
          <w:tcPr>
            <w:tcW w:w="1070" w:type="dxa"/>
          </w:tcPr>
          <w:p w14:paraId="0A80BC40" w14:textId="4B4D5581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20</w:t>
            </w:r>
          </w:p>
        </w:tc>
        <w:tc>
          <w:tcPr>
            <w:tcW w:w="1587" w:type="dxa"/>
          </w:tcPr>
          <w:p w14:paraId="07C29395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4EA474AC" w14:textId="4E427834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agburaka</w:t>
            </w:r>
          </w:p>
        </w:tc>
        <w:tc>
          <w:tcPr>
            <w:tcW w:w="2976" w:type="dxa"/>
          </w:tcPr>
          <w:p w14:paraId="161CD782" w14:textId="3D171AB2" w:rsidR="00765DF8" w:rsidRPr="00730216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holifa Rowala, Khdifa Mabang, Malal Mara</w:t>
            </w:r>
          </w:p>
        </w:tc>
        <w:tc>
          <w:tcPr>
            <w:tcW w:w="1650" w:type="dxa"/>
          </w:tcPr>
          <w:p w14:paraId="6B8454B7" w14:textId="2C9C1177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13747</w:t>
            </w:r>
          </w:p>
        </w:tc>
      </w:tr>
      <w:tr w:rsidR="00765DF8" w:rsidRPr="004D3B3A" w14:paraId="70AE8C6E" w14:textId="77777777" w:rsidTr="00765DF8">
        <w:tc>
          <w:tcPr>
            <w:tcW w:w="1070" w:type="dxa"/>
          </w:tcPr>
          <w:p w14:paraId="0EEF53DA" w14:textId="624FD997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21</w:t>
            </w:r>
          </w:p>
        </w:tc>
        <w:tc>
          <w:tcPr>
            <w:tcW w:w="1587" w:type="dxa"/>
          </w:tcPr>
          <w:p w14:paraId="0E7092F0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0FC1B245" w14:textId="53C093F8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atotaka</w:t>
            </w:r>
          </w:p>
        </w:tc>
        <w:tc>
          <w:tcPr>
            <w:tcW w:w="2976" w:type="dxa"/>
          </w:tcPr>
          <w:p w14:paraId="14E0B392" w14:textId="3494846A" w:rsidR="00765DF8" w:rsidRPr="00730216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Gbonkolenken, Kunike Barina, Tane</w:t>
            </w:r>
          </w:p>
        </w:tc>
        <w:tc>
          <w:tcPr>
            <w:tcW w:w="1650" w:type="dxa"/>
          </w:tcPr>
          <w:p w14:paraId="0B55ABDA" w14:textId="7F45BE53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26235</w:t>
            </w:r>
          </w:p>
        </w:tc>
      </w:tr>
      <w:tr w:rsidR="00765DF8" w:rsidRPr="004D3B3A" w14:paraId="707D86FC" w14:textId="77777777" w:rsidTr="00765DF8">
        <w:tc>
          <w:tcPr>
            <w:tcW w:w="1070" w:type="dxa"/>
          </w:tcPr>
          <w:p w14:paraId="0E3A140C" w14:textId="4A0C834C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22</w:t>
            </w:r>
          </w:p>
        </w:tc>
        <w:tc>
          <w:tcPr>
            <w:tcW w:w="1587" w:type="dxa"/>
          </w:tcPr>
          <w:p w14:paraId="651FBCA4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0D94C6D5" w14:textId="7B926BB4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Yonibana</w:t>
            </w:r>
          </w:p>
        </w:tc>
        <w:tc>
          <w:tcPr>
            <w:tcW w:w="2976" w:type="dxa"/>
          </w:tcPr>
          <w:p w14:paraId="1F9C9865" w14:textId="37C7EAF1" w:rsidR="00765DF8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Yoni</w:t>
            </w:r>
          </w:p>
        </w:tc>
        <w:tc>
          <w:tcPr>
            <w:tcW w:w="1650" w:type="dxa"/>
          </w:tcPr>
          <w:p w14:paraId="558F2B50" w14:textId="131BE9F6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12511</w:t>
            </w:r>
          </w:p>
        </w:tc>
      </w:tr>
      <w:tr w:rsidR="00BD0222" w:rsidRPr="004D3B3A" w14:paraId="1646B5E3" w14:textId="77777777" w:rsidTr="00765DF8">
        <w:tc>
          <w:tcPr>
            <w:tcW w:w="1070" w:type="dxa"/>
          </w:tcPr>
          <w:p w14:paraId="4D2EE81F" w14:textId="280E6243" w:rsidR="00BD0222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23</w:t>
            </w:r>
          </w:p>
        </w:tc>
        <w:tc>
          <w:tcPr>
            <w:tcW w:w="1587" w:type="dxa"/>
          </w:tcPr>
          <w:p w14:paraId="1B8BBB1D" w14:textId="41581A99" w:rsidR="00BD0222" w:rsidRPr="002B4FD5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Kono</w:t>
            </w:r>
          </w:p>
        </w:tc>
        <w:tc>
          <w:tcPr>
            <w:tcW w:w="1733" w:type="dxa"/>
          </w:tcPr>
          <w:p w14:paraId="5A9616CF" w14:textId="244E0185" w:rsidR="00BD0222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Yomadu</w:t>
            </w:r>
          </w:p>
        </w:tc>
        <w:tc>
          <w:tcPr>
            <w:tcW w:w="2976" w:type="dxa"/>
          </w:tcPr>
          <w:p w14:paraId="4AF5E3C8" w14:textId="2F356C3E" w:rsidR="00BD0222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amara, Sandor</w:t>
            </w:r>
          </w:p>
        </w:tc>
        <w:tc>
          <w:tcPr>
            <w:tcW w:w="1650" w:type="dxa"/>
          </w:tcPr>
          <w:p w14:paraId="56304EAA" w14:textId="6FAFF001" w:rsidR="00BD0222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09291</w:t>
            </w:r>
          </w:p>
        </w:tc>
      </w:tr>
      <w:tr w:rsidR="00765DF8" w:rsidRPr="004D3B3A" w14:paraId="5D6BB0F7" w14:textId="77777777" w:rsidTr="00765DF8">
        <w:tc>
          <w:tcPr>
            <w:tcW w:w="1070" w:type="dxa"/>
          </w:tcPr>
          <w:p w14:paraId="752EC168" w14:textId="079C7F7E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24</w:t>
            </w:r>
          </w:p>
        </w:tc>
        <w:tc>
          <w:tcPr>
            <w:tcW w:w="1587" w:type="dxa"/>
          </w:tcPr>
          <w:p w14:paraId="1DBEB515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3835BBAC" w14:textId="41543ED3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oidu</w:t>
            </w:r>
          </w:p>
        </w:tc>
        <w:tc>
          <w:tcPr>
            <w:tcW w:w="2976" w:type="dxa"/>
          </w:tcPr>
          <w:p w14:paraId="006D958C" w14:textId="6DB49CD8" w:rsidR="00765DF8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Tankaro, Gbane, Fiama, Gbense, Koidu Soa, Gbane Kandor, Mafindor, Lei, Toli</w:t>
            </w:r>
          </w:p>
        </w:tc>
        <w:tc>
          <w:tcPr>
            <w:tcW w:w="1650" w:type="dxa"/>
          </w:tcPr>
          <w:p w14:paraId="070ECA18" w14:textId="65C60795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289122</w:t>
            </w:r>
          </w:p>
        </w:tc>
      </w:tr>
      <w:tr w:rsidR="00765DF8" w:rsidRPr="004D3B3A" w14:paraId="0D175C00" w14:textId="77777777" w:rsidTr="00765DF8">
        <w:tc>
          <w:tcPr>
            <w:tcW w:w="1070" w:type="dxa"/>
          </w:tcPr>
          <w:p w14:paraId="577AFAAA" w14:textId="67D21DA1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25</w:t>
            </w:r>
          </w:p>
        </w:tc>
        <w:tc>
          <w:tcPr>
            <w:tcW w:w="1587" w:type="dxa"/>
          </w:tcPr>
          <w:p w14:paraId="23EF3CD4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2BFD482A" w14:textId="1EECDDFF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Bumpe</w:t>
            </w:r>
          </w:p>
        </w:tc>
        <w:tc>
          <w:tcPr>
            <w:tcW w:w="2976" w:type="dxa"/>
          </w:tcPr>
          <w:p w14:paraId="2EC6411C" w14:textId="6F84C409" w:rsidR="00765DF8" w:rsidRPr="00730216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Gorama Kono, Nimikoro, Nimiyama</w:t>
            </w:r>
          </w:p>
        </w:tc>
        <w:tc>
          <w:tcPr>
            <w:tcW w:w="1650" w:type="dxa"/>
          </w:tcPr>
          <w:p w14:paraId="06BC9E73" w14:textId="268B304D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07687</w:t>
            </w:r>
          </w:p>
        </w:tc>
      </w:tr>
      <w:tr w:rsidR="00765DF8" w:rsidRPr="004D3B3A" w14:paraId="131618E4" w14:textId="77777777" w:rsidTr="00765DF8">
        <w:tc>
          <w:tcPr>
            <w:tcW w:w="1070" w:type="dxa"/>
          </w:tcPr>
          <w:p w14:paraId="20FC8D47" w14:textId="3FD447D6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26</w:t>
            </w:r>
          </w:p>
        </w:tc>
        <w:tc>
          <w:tcPr>
            <w:tcW w:w="1587" w:type="dxa"/>
          </w:tcPr>
          <w:p w14:paraId="13C4A63A" w14:textId="3FCA7806" w:rsidR="00765DF8" w:rsidRPr="002B4FD5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Kailahun</w:t>
            </w:r>
          </w:p>
        </w:tc>
        <w:tc>
          <w:tcPr>
            <w:tcW w:w="1733" w:type="dxa"/>
          </w:tcPr>
          <w:p w14:paraId="7A29B2D8" w14:textId="6F01D10B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Bandajuma</w:t>
            </w:r>
          </w:p>
        </w:tc>
        <w:tc>
          <w:tcPr>
            <w:tcW w:w="2976" w:type="dxa"/>
          </w:tcPr>
          <w:p w14:paraId="2CBEF604" w14:textId="24652F67" w:rsidR="00765DF8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peje West, Yawei, Penguia</w:t>
            </w:r>
          </w:p>
        </w:tc>
        <w:tc>
          <w:tcPr>
            <w:tcW w:w="1650" w:type="dxa"/>
          </w:tcPr>
          <w:p w14:paraId="34F0C082" w14:textId="0242CADD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83183</w:t>
            </w:r>
          </w:p>
        </w:tc>
      </w:tr>
      <w:tr w:rsidR="00765DF8" w:rsidRPr="004D3B3A" w14:paraId="6173BF15" w14:textId="77777777" w:rsidTr="00765DF8">
        <w:tc>
          <w:tcPr>
            <w:tcW w:w="1070" w:type="dxa"/>
          </w:tcPr>
          <w:p w14:paraId="7D102EC8" w14:textId="747E9A06" w:rsidR="00765DF8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27</w:t>
            </w:r>
          </w:p>
        </w:tc>
        <w:tc>
          <w:tcPr>
            <w:tcW w:w="1587" w:type="dxa"/>
          </w:tcPr>
          <w:p w14:paraId="70DF99E0" w14:textId="77777777" w:rsidR="00765DF8" w:rsidRPr="004D3B3A" w:rsidRDefault="00765DF8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4D1F23E1" w14:textId="6E389AB5" w:rsidR="00765DF8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ailahun</w:t>
            </w:r>
          </w:p>
        </w:tc>
        <w:tc>
          <w:tcPr>
            <w:tcW w:w="2976" w:type="dxa"/>
          </w:tcPr>
          <w:p w14:paraId="3EB0522B" w14:textId="7044DD98" w:rsidR="00765DF8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Luawa</w:t>
            </w:r>
          </w:p>
        </w:tc>
        <w:tc>
          <w:tcPr>
            <w:tcW w:w="1650" w:type="dxa"/>
          </w:tcPr>
          <w:p w14:paraId="0D4D16E3" w14:textId="64CF5ED1" w:rsidR="00765DF8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81044</w:t>
            </w:r>
          </w:p>
        </w:tc>
      </w:tr>
      <w:tr w:rsidR="0075485E" w:rsidRPr="004D3B3A" w14:paraId="2163495B" w14:textId="77777777" w:rsidTr="00765DF8">
        <w:tc>
          <w:tcPr>
            <w:tcW w:w="1070" w:type="dxa"/>
          </w:tcPr>
          <w:p w14:paraId="2BC32F63" w14:textId="5503124F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28</w:t>
            </w:r>
          </w:p>
        </w:tc>
        <w:tc>
          <w:tcPr>
            <w:tcW w:w="1587" w:type="dxa"/>
          </w:tcPr>
          <w:p w14:paraId="79FDA0C9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120E253A" w14:textId="5FED7E55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oindu</w:t>
            </w:r>
          </w:p>
        </w:tc>
        <w:tc>
          <w:tcPr>
            <w:tcW w:w="2976" w:type="dxa"/>
          </w:tcPr>
          <w:p w14:paraId="43B6CC41" w14:textId="3BCC0756" w:rsidR="0075485E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it-IT"/>
              </w:rPr>
              <w:t>Kissi Teng, Kissi Kama, Kissi Tongi</w:t>
            </w:r>
          </w:p>
        </w:tc>
        <w:tc>
          <w:tcPr>
            <w:tcW w:w="1650" w:type="dxa"/>
          </w:tcPr>
          <w:p w14:paraId="56C6BD91" w14:textId="0E3E7B7A" w:rsidR="0075485E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it-IT"/>
              </w:rPr>
              <w:t>116520</w:t>
            </w:r>
          </w:p>
        </w:tc>
      </w:tr>
      <w:tr w:rsidR="0075485E" w:rsidRPr="004D3B3A" w14:paraId="6864FAFA" w14:textId="77777777" w:rsidTr="00765DF8">
        <w:tc>
          <w:tcPr>
            <w:tcW w:w="1070" w:type="dxa"/>
          </w:tcPr>
          <w:p w14:paraId="76FE3E0E" w14:textId="11791473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it-IT"/>
              </w:rPr>
              <w:t>29</w:t>
            </w:r>
          </w:p>
        </w:tc>
        <w:tc>
          <w:tcPr>
            <w:tcW w:w="1587" w:type="dxa"/>
          </w:tcPr>
          <w:p w14:paraId="129FA789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733" w:type="dxa"/>
          </w:tcPr>
          <w:p w14:paraId="11EADD68" w14:textId="6C4ECAC0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Pendembu</w:t>
            </w:r>
          </w:p>
        </w:tc>
        <w:tc>
          <w:tcPr>
            <w:tcW w:w="2976" w:type="dxa"/>
          </w:tcPr>
          <w:p w14:paraId="7A3C9FD1" w14:textId="115E5D6C" w:rsidR="0075485E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it-IT"/>
              </w:rPr>
              <w:t>Malema, Mandu, Dea, Upper Bambara, Kpeje Bongre</w:t>
            </w:r>
          </w:p>
        </w:tc>
        <w:tc>
          <w:tcPr>
            <w:tcW w:w="1650" w:type="dxa"/>
          </w:tcPr>
          <w:p w14:paraId="02CC083F" w14:textId="19F9BDAD" w:rsidR="0075485E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it-IT"/>
              </w:rPr>
              <w:t>134510</w:t>
            </w:r>
          </w:p>
        </w:tc>
      </w:tr>
      <w:tr w:rsidR="0075485E" w:rsidRPr="004D3B3A" w14:paraId="642A47F5" w14:textId="77777777" w:rsidTr="00765DF8">
        <w:tc>
          <w:tcPr>
            <w:tcW w:w="1070" w:type="dxa"/>
          </w:tcPr>
          <w:p w14:paraId="6B946812" w14:textId="71C02E31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it-IT"/>
              </w:rPr>
              <w:t>30</w:t>
            </w:r>
          </w:p>
        </w:tc>
        <w:tc>
          <w:tcPr>
            <w:tcW w:w="1587" w:type="dxa"/>
          </w:tcPr>
          <w:p w14:paraId="37696696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733" w:type="dxa"/>
          </w:tcPr>
          <w:p w14:paraId="61915FA2" w14:textId="28965150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Daru</w:t>
            </w:r>
          </w:p>
        </w:tc>
        <w:tc>
          <w:tcPr>
            <w:tcW w:w="2976" w:type="dxa"/>
          </w:tcPr>
          <w:p w14:paraId="210EAD35" w14:textId="7CDC61D8" w:rsidR="0075485E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Jawie, Njalauhun</w:t>
            </w:r>
          </w:p>
        </w:tc>
        <w:tc>
          <w:tcPr>
            <w:tcW w:w="1650" w:type="dxa"/>
          </w:tcPr>
          <w:p w14:paraId="4B179E8C" w14:textId="7333F091" w:rsidR="0075485E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13167</w:t>
            </w:r>
          </w:p>
        </w:tc>
      </w:tr>
      <w:tr w:rsidR="0075485E" w:rsidRPr="004D3B3A" w14:paraId="1023A2BD" w14:textId="77777777" w:rsidTr="00765DF8">
        <w:tc>
          <w:tcPr>
            <w:tcW w:w="1070" w:type="dxa"/>
          </w:tcPr>
          <w:p w14:paraId="7FFC0F23" w14:textId="788F22CD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31</w:t>
            </w:r>
          </w:p>
        </w:tc>
        <w:tc>
          <w:tcPr>
            <w:tcW w:w="1587" w:type="dxa"/>
          </w:tcPr>
          <w:p w14:paraId="03DDAA5B" w14:textId="04428790" w:rsidR="0075485E" w:rsidRPr="002B4FD5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Kenema</w:t>
            </w:r>
          </w:p>
        </w:tc>
        <w:tc>
          <w:tcPr>
            <w:tcW w:w="1733" w:type="dxa"/>
          </w:tcPr>
          <w:p w14:paraId="69DD1A2E" w14:textId="582C0A83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Boajibu</w:t>
            </w:r>
          </w:p>
        </w:tc>
        <w:tc>
          <w:tcPr>
            <w:tcW w:w="2976" w:type="dxa"/>
          </w:tcPr>
          <w:p w14:paraId="62424E98" w14:textId="0D7142C6" w:rsidR="0075485E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de-DE"/>
              </w:rPr>
              <w:t>Simbaru, Wandor, Gorama Mende, Kandu Lepp</w:t>
            </w:r>
          </w:p>
        </w:tc>
        <w:tc>
          <w:tcPr>
            <w:tcW w:w="1650" w:type="dxa"/>
          </w:tcPr>
          <w:p w14:paraId="24CE0F09" w14:textId="1FE46309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de-DE"/>
              </w:rPr>
              <w:t>99311</w:t>
            </w:r>
          </w:p>
        </w:tc>
      </w:tr>
      <w:tr w:rsidR="0075485E" w:rsidRPr="004D3B3A" w14:paraId="6FF5D0DB" w14:textId="77777777" w:rsidTr="00765DF8">
        <w:tc>
          <w:tcPr>
            <w:tcW w:w="1070" w:type="dxa"/>
          </w:tcPr>
          <w:p w14:paraId="1E71A412" w14:textId="26257304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de-DE"/>
              </w:rPr>
              <w:t>32</w:t>
            </w:r>
          </w:p>
        </w:tc>
        <w:tc>
          <w:tcPr>
            <w:tcW w:w="1587" w:type="dxa"/>
          </w:tcPr>
          <w:p w14:paraId="08B01C1C" w14:textId="0609378A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de-DE"/>
              </w:rPr>
            </w:pPr>
          </w:p>
        </w:tc>
        <w:tc>
          <w:tcPr>
            <w:tcW w:w="1733" w:type="dxa"/>
          </w:tcPr>
          <w:p w14:paraId="67332248" w14:textId="5EE92FFA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Panguma</w:t>
            </w:r>
          </w:p>
        </w:tc>
        <w:tc>
          <w:tcPr>
            <w:tcW w:w="2976" w:type="dxa"/>
          </w:tcPr>
          <w:p w14:paraId="2FB70244" w14:textId="55F1E396" w:rsidR="0075485E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alegohun, Lower Bambara, Dodo</w:t>
            </w:r>
          </w:p>
        </w:tc>
        <w:tc>
          <w:tcPr>
            <w:tcW w:w="1650" w:type="dxa"/>
          </w:tcPr>
          <w:p w14:paraId="1ADEC9F1" w14:textId="304F3C93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19683</w:t>
            </w:r>
          </w:p>
        </w:tc>
      </w:tr>
      <w:tr w:rsidR="0075485E" w:rsidRPr="004D3B3A" w14:paraId="34833F33" w14:textId="77777777" w:rsidTr="00765DF8">
        <w:tc>
          <w:tcPr>
            <w:tcW w:w="1070" w:type="dxa"/>
          </w:tcPr>
          <w:p w14:paraId="78698B83" w14:textId="50EE685D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33</w:t>
            </w:r>
          </w:p>
        </w:tc>
        <w:tc>
          <w:tcPr>
            <w:tcW w:w="1587" w:type="dxa"/>
          </w:tcPr>
          <w:p w14:paraId="041A0D17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7674DF6D" w14:textId="5193D458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enema</w:t>
            </w:r>
          </w:p>
        </w:tc>
        <w:tc>
          <w:tcPr>
            <w:tcW w:w="2976" w:type="dxa"/>
          </w:tcPr>
          <w:p w14:paraId="7CAC6203" w14:textId="6D296B5F" w:rsidR="0075485E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Nongowa, Kenema, Small Bo, Niawa, Langrama</w:t>
            </w:r>
          </w:p>
        </w:tc>
        <w:tc>
          <w:tcPr>
            <w:tcW w:w="1650" w:type="dxa"/>
          </w:tcPr>
          <w:p w14:paraId="7C391262" w14:textId="474DE644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286902</w:t>
            </w:r>
          </w:p>
        </w:tc>
      </w:tr>
      <w:tr w:rsidR="0075485E" w:rsidRPr="004D3B3A" w14:paraId="6950CC68" w14:textId="77777777" w:rsidTr="00765DF8">
        <w:tc>
          <w:tcPr>
            <w:tcW w:w="1070" w:type="dxa"/>
          </w:tcPr>
          <w:p w14:paraId="01DD5B65" w14:textId="12406939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34</w:t>
            </w:r>
          </w:p>
        </w:tc>
        <w:tc>
          <w:tcPr>
            <w:tcW w:w="1587" w:type="dxa"/>
          </w:tcPr>
          <w:p w14:paraId="2407DFED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5D263D59" w14:textId="439F7B1D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Joru</w:t>
            </w:r>
          </w:p>
        </w:tc>
        <w:tc>
          <w:tcPr>
            <w:tcW w:w="2976" w:type="dxa"/>
          </w:tcPr>
          <w:p w14:paraId="1F0C5D4B" w14:textId="7F86A9E1" w:rsidR="0075485E" w:rsidRPr="00730216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it-IT"/>
              </w:rPr>
              <w:t>Nomo, Tunkia, Gaura, Dama, Koya</w:t>
            </w:r>
          </w:p>
        </w:tc>
        <w:tc>
          <w:tcPr>
            <w:tcW w:w="1650" w:type="dxa"/>
          </w:tcPr>
          <w:p w14:paraId="3863D78B" w14:textId="157E3A12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it-IT"/>
              </w:rPr>
              <w:t>103995</w:t>
            </w:r>
          </w:p>
        </w:tc>
      </w:tr>
      <w:tr w:rsidR="0075485E" w:rsidRPr="004D3B3A" w14:paraId="285B98A4" w14:textId="77777777" w:rsidTr="00765DF8">
        <w:tc>
          <w:tcPr>
            <w:tcW w:w="1070" w:type="dxa"/>
          </w:tcPr>
          <w:p w14:paraId="704D6EFA" w14:textId="55B749F9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it-IT"/>
              </w:rPr>
              <w:t>35</w:t>
            </w:r>
          </w:p>
        </w:tc>
        <w:tc>
          <w:tcPr>
            <w:tcW w:w="1587" w:type="dxa"/>
          </w:tcPr>
          <w:p w14:paraId="65A765AD" w14:textId="3D0F4802" w:rsidR="0075485E" w:rsidRPr="002B4FD5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it-IT"/>
              </w:rPr>
              <w:t>Pujehun</w:t>
            </w:r>
          </w:p>
        </w:tc>
        <w:tc>
          <w:tcPr>
            <w:tcW w:w="1733" w:type="dxa"/>
          </w:tcPr>
          <w:p w14:paraId="61F49D99" w14:textId="5067B53D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Zimmi</w:t>
            </w:r>
          </w:p>
        </w:tc>
        <w:tc>
          <w:tcPr>
            <w:tcW w:w="2976" w:type="dxa"/>
          </w:tcPr>
          <w:p w14:paraId="004EEB2D" w14:textId="6FB11A47" w:rsidR="0075485E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Soro Gbema, Makpele</w:t>
            </w:r>
          </w:p>
        </w:tc>
        <w:tc>
          <w:tcPr>
            <w:tcW w:w="1650" w:type="dxa"/>
          </w:tcPr>
          <w:p w14:paraId="6EA0C2BC" w14:textId="181B7DC2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73372</w:t>
            </w:r>
          </w:p>
        </w:tc>
      </w:tr>
      <w:tr w:rsidR="0075485E" w:rsidRPr="004D3B3A" w14:paraId="7A5E7189" w14:textId="77777777" w:rsidTr="00765DF8">
        <w:tc>
          <w:tcPr>
            <w:tcW w:w="1070" w:type="dxa"/>
          </w:tcPr>
          <w:p w14:paraId="6F419C34" w14:textId="05071504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36</w:t>
            </w:r>
          </w:p>
        </w:tc>
        <w:tc>
          <w:tcPr>
            <w:tcW w:w="1587" w:type="dxa"/>
          </w:tcPr>
          <w:p w14:paraId="43127CCA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374A1BA3" w14:textId="7E5B8D13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Potoru</w:t>
            </w:r>
          </w:p>
        </w:tc>
        <w:tc>
          <w:tcPr>
            <w:tcW w:w="2976" w:type="dxa"/>
          </w:tcPr>
          <w:p w14:paraId="31131648" w14:textId="4E78AAF6" w:rsidR="0075485E" w:rsidRPr="00CB7174" w:rsidRDefault="00BD0222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it-IT"/>
              </w:rPr>
              <w:t>Barri, Galliness Perri, Pejeh, Sowa</w:t>
            </w:r>
          </w:p>
        </w:tc>
        <w:tc>
          <w:tcPr>
            <w:tcW w:w="1650" w:type="dxa"/>
          </w:tcPr>
          <w:p w14:paraId="444A885F" w14:textId="1A907324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it-IT"/>
              </w:rPr>
              <w:t>122332</w:t>
            </w:r>
          </w:p>
        </w:tc>
      </w:tr>
      <w:tr w:rsidR="0075485E" w:rsidRPr="004D3B3A" w14:paraId="23AEB6F4" w14:textId="77777777" w:rsidTr="00765DF8">
        <w:tc>
          <w:tcPr>
            <w:tcW w:w="1070" w:type="dxa"/>
          </w:tcPr>
          <w:p w14:paraId="123CFBFF" w14:textId="4046962B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it-IT"/>
              </w:rPr>
              <w:t>37</w:t>
            </w:r>
          </w:p>
        </w:tc>
        <w:tc>
          <w:tcPr>
            <w:tcW w:w="1587" w:type="dxa"/>
          </w:tcPr>
          <w:p w14:paraId="489C11EB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733" w:type="dxa"/>
          </w:tcPr>
          <w:p w14:paraId="26684BA0" w14:textId="545B8B3F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Pujehun</w:t>
            </w:r>
          </w:p>
        </w:tc>
        <w:tc>
          <w:tcPr>
            <w:tcW w:w="2976" w:type="dxa"/>
          </w:tcPr>
          <w:p w14:paraId="0A29F825" w14:textId="24E4657B" w:rsidR="0075485E" w:rsidRPr="00CB7174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Panga Krim, Panga Kabonde, Malen, Kpaka, Mono Sakrim, Yakemu Kpukumu</w:t>
            </w:r>
          </w:p>
        </w:tc>
        <w:tc>
          <w:tcPr>
            <w:tcW w:w="1650" w:type="dxa"/>
          </w:tcPr>
          <w:p w14:paraId="07214DB4" w14:textId="4393BFC4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50575</w:t>
            </w:r>
          </w:p>
        </w:tc>
      </w:tr>
      <w:tr w:rsidR="0075485E" w:rsidRPr="004D3B3A" w14:paraId="4F0EE104" w14:textId="77777777" w:rsidTr="00765DF8">
        <w:tc>
          <w:tcPr>
            <w:tcW w:w="1070" w:type="dxa"/>
          </w:tcPr>
          <w:p w14:paraId="60AF3C52" w14:textId="70D8E2C3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38</w:t>
            </w:r>
          </w:p>
        </w:tc>
        <w:tc>
          <w:tcPr>
            <w:tcW w:w="1587" w:type="dxa"/>
          </w:tcPr>
          <w:p w14:paraId="3DA9F446" w14:textId="25F5A56F" w:rsidR="0075485E" w:rsidRPr="002B4FD5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Bonthe</w:t>
            </w:r>
          </w:p>
        </w:tc>
        <w:tc>
          <w:tcPr>
            <w:tcW w:w="1733" w:type="dxa"/>
          </w:tcPr>
          <w:p w14:paraId="3C0CFD24" w14:textId="0578DEBB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Torma Bun</w:t>
            </w:r>
          </w:p>
        </w:tc>
        <w:tc>
          <w:tcPr>
            <w:tcW w:w="2976" w:type="dxa"/>
          </w:tcPr>
          <w:p w14:paraId="59583481" w14:textId="356A44B8" w:rsidR="0075485E" w:rsidRPr="00CB7174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wamebai Krim, Bum</w:t>
            </w:r>
          </w:p>
        </w:tc>
        <w:tc>
          <w:tcPr>
            <w:tcW w:w="1650" w:type="dxa"/>
          </w:tcPr>
          <w:p w14:paraId="27E31E51" w14:textId="4DACD028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82758</w:t>
            </w:r>
          </w:p>
        </w:tc>
      </w:tr>
      <w:tr w:rsidR="0075485E" w:rsidRPr="004D3B3A" w14:paraId="549C70A9" w14:textId="77777777" w:rsidTr="00765DF8">
        <w:tc>
          <w:tcPr>
            <w:tcW w:w="1070" w:type="dxa"/>
          </w:tcPr>
          <w:p w14:paraId="52D3F540" w14:textId="10E84DD2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39</w:t>
            </w:r>
          </w:p>
        </w:tc>
        <w:tc>
          <w:tcPr>
            <w:tcW w:w="1587" w:type="dxa"/>
          </w:tcPr>
          <w:p w14:paraId="28748A4B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19EA2442" w14:textId="4C70D6CE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attro Jung</w:t>
            </w:r>
          </w:p>
        </w:tc>
        <w:tc>
          <w:tcPr>
            <w:tcW w:w="2976" w:type="dxa"/>
          </w:tcPr>
          <w:p w14:paraId="467DB69E" w14:textId="64F1682F" w:rsidR="0075485E" w:rsidRPr="00730216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Nongoba Bullom, Yawbeko, Soybeni, Kpanda Kemo, Jong</w:t>
            </w:r>
          </w:p>
        </w:tc>
        <w:tc>
          <w:tcPr>
            <w:tcW w:w="1650" w:type="dxa"/>
          </w:tcPr>
          <w:p w14:paraId="5FD39F8B" w14:textId="513A7CCC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38628</w:t>
            </w:r>
          </w:p>
        </w:tc>
      </w:tr>
      <w:tr w:rsidR="0075485E" w:rsidRPr="004D3B3A" w14:paraId="5D6D1AEC" w14:textId="77777777" w:rsidTr="00765DF8">
        <w:tc>
          <w:tcPr>
            <w:tcW w:w="1070" w:type="dxa"/>
          </w:tcPr>
          <w:p w14:paraId="21233842" w14:textId="4464D2E6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40</w:t>
            </w:r>
          </w:p>
        </w:tc>
        <w:tc>
          <w:tcPr>
            <w:tcW w:w="1587" w:type="dxa"/>
          </w:tcPr>
          <w:p w14:paraId="5F31EF27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19B08755" w14:textId="072DA80D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Yagoi</w:t>
            </w:r>
          </w:p>
        </w:tc>
        <w:tc>
          <w:tcPr>
            <w:tcW w:w="2976" w:type="dxa"/>
          </w:tcPr>
          <w:p w14:paraId="24448B64" w14:textId="0A28EC2D" w:rsidR="0075485E" w:rsidRPr="00CB7174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it-IT"/>
              </w:rPr>
              <w:t>Imperri, Sittia, Bendu-cha, Bonthe, Pema</w:t>
            </w:r>
          </w:p>
        </w:tc>
        <w:tc>
          <w:tcPr>
            <w:tcW w:w="1650" w:type="dxa"/>
          </w:tcPr>
          <w:p w14:paraId="74A4480D" w14:textId="1E3E7A90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it-IT"/>
              </w:rPr>
              <w:t>79395</w:t>
            </w:r>
          </w:p>
        </w:tc>
      </w:tr>
      <w:tr w:rsidR="0075485E" w:rsidRPr="004D3B3A" w14:paraId="0676DA20" w14:textId="77777777" w:rsidTr="00765DF8">
        <w:tc>
          <w:tcPr>
            <w:tcW w:w="1070" w:type="dxa"/>
          </w:tcPr>
          <w:p w14:paraId="0128E631" w14:textId="51D89F9D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it-IT"/>
              </w:rPr>
              <w:lastRenderedPageBreak/>
              <w:t>41</w:t>
            </w:r>
          </w:p>
        </w:tc>
        <w:tc>
          <w:tcPr>
            <w:tcW w:w="1587" w:type="dxa"/>
          </w:tcPr>
          <w:p w14:paraId="19139648" w14:textId="4ADE8755" w:rsidR="0075485E" w:rsidRPr="002B4FD5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it-IT"/>
              </w:rPr>
              <w:t>Bo</w:t>
            </w:r>
          </w:p>
        </w:tc>
        <w:tc>
          <w:tcPr>
            <w:tcW w:w="1733" w:type="dxa"/>
          </w:tcPr>
          <w:p w14:paraId="1F790FA4" w14:textId="17724AFE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Koribondo</w:t>
            </w:r>
          </w:p>
        </w:tc>
        <w:tc>
          <w:tcPr>
            <w:tcW w:w="2976" w:type="dxa"/>
          </w:tcPr>
          <w:p w14:paraId="0259D080" w14:textId="5999E459" w:rsidR="0075485E" w:rsidRPr="00CB7174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Wonde, Jaiama Bongor, Tikonko</w:t>
            </w:r>
          </w:p>
        </w:tc>
        <w:tc>
          <w:tcPr>
            <w:tcW w:w="1650" w:type="dxa"/>
          </w:tcPr>
          <w:p w14:paraId="4AA06606" w14:textId="1A7067E9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99809</w:t>
            </w:r>
          </w:p>
        </w:tc>
      </w:tr>
      <w:tr w:rsidR="0075485E" w:rsidRPr="004D3B3A" w14:paraId="2971DCAD" w14:textId="77777777" w:rsidTr="00765DF8">
        <w:tc>
          <w:tcPr>
            <w:tcW w:w="1070" w:type="dxa"/>
          </w:tcPr>
          <w:p w14:paraId="30E302CD" w14:textId="2E652253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42</w:t>
            </w:r>
          </w:p>
        </w:tc>
        <w:tc>
          <w:tcPr>
            <w:tcW w:w="1587" w:type="dxa"/>
          </w:tcPr>
          <w:p w14:paraId="0FEF41AD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68B74899" w14:textId="778AD41B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Sumbuya</w:t>
            </w:r>
          </w:p>
        </w:tc>
        <w:tc>
          <w:tcPr>
            <w:tcW w:w="2976" w:type="dxa"/>
          </w:tcPr>
          <w:p w14:paraId="5A69075C" w14:textId="34923332" w:rsidR="0075485E" w:rsidRPr="00CB7174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Lugbu, Bagbo, Bumpe Nyao</w:t>
            </w:r>
          </w:p>
        </w:tc>
        <w:tc>
          <w:tcPr>
            <w:tcW w:w="1650" w:type="dxa"/>
          </w:tcPr>
          <w:p w14:paraId="0A4C3AA1" w14:textId="09504A76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95616</w:t>
            </w:r>
          </w:p>
        </w:tc>
      </w:tr>
      <w:tr w:rsidR="0075485E" w:rsidRPr="004D3B3A" w14:paraId="3E73B7ED" w14:textId="77777777" w:rsidTr="00765DF8">
        <w:tc>
          <w:tcPr>
            <w:tcW w:w="1070" w:type="dxa"/>
          </w:tcPr>
          <w:p w14:paraId="72111A5C" w14:textId="28F6A1BE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43</w:t>
            </w:r>
          </w:p>
        </w:tc>
        <w:tc>
          <w:tcPr>
            <w:tcW w:w="1587" w:type="dxa"/>
          </w:tcPr>
          <w:p w14:paraId="152D40F2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042151C5" w14:textId="7AAB6187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Bo</w:t>
            </w:r>
          </w:p>
        </w:tc>
        <w:tc>
          <w:tcPr>
            <w:tcW w:w="2976" w:type="dxa"/>
          </w:tcPr>
          <w:p w14:paraId="0D4A9B7B" w14:textId="3EC67B60" w:rsidR="0075485E" w:rsidRPr="00CB7174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Bo, Kakua, Gbo</w:t>
            </w:r>
          </w:p>
        </w:tc>
        <w:tc>
          <w:tcPr>
            <w:tcW w:w="1650" w:type="dxa"/>
          </w:tcPr>
          <w:p w14:paraId="023B77E8" w14:textId="2B25D7DC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230846</w:t>
            </w:r>
          </w:p>
        </w:tc>
      </w:tr>
      <w:tr w:rsidR="0075485E" w:rsidRPr="004D3B3A" w14:paraId="1E295BC8" w14:textId="77777777" w:rsidTr="00765DF8">
        <w:tc>
          <w:tcPr>
            <w:tcW w:w="1070" w:type="dxa"/>
          </w:tcPr>
          <w:p w14:paraId="32058F3B" w14:textId="77AF29FE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44</w:t>
            </w:r>
          </w:p>
        </w:tc>
        <w:tc>
          <w:tcPr>
            <w:tcW w:w="1587" w:type="dxa"/>
          </w:tcPr>
          <w:p w14:paraId="1A548DB9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38CDAA08" w14:textId="02C2C852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Gerihun</w:t>
            </w:r>
          </w:p>
        </w:tc>
        <w:tc>
          <w:tcPr>
            <w:tcW w:w="2976" w:type="dxa"/>
          </w:tcPr>
          <w:p w14:paraId="4500B4BF" w14:textId="682B0758" w:rsidR="0075485E" w:rsidRPr="00CB7174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Boama, Bagbwe, Badjia</w:t>
            </w:r>
          </w:p>
        </w:tc>
        <w:tc>
          <w:tcPr>
            <w:tcW w:w="1650" w:type="dxa"/>
          </w:tcPr>
          <w:p w14:paraId="4722D3EF" w14:textId="41753601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74896</w:t>
            </w:r>
          </w:p>
        </w:tc>
      </w:tr>
      <w:tr w:rsidR="0075485E" w:rsidRPr="004D3B3A" w14:paraId="29711540" w14:textId="77777777" w:rsidTr="00765DF8">
        <w:tc>
          <w:tcPr>
            <w:tcW w:w="1070" w:type="dxa"/>
          </w:tcPr>
          <w:p w14:paraId="6BBFE096" w14:textId="710C042C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45</w:t>
            </w:r>
          </w:p>
        </w:tc>
        <w:tc>
          <w:tcPr>
            <w:tcW w:w="1587" w:type="dxa"/>
          </w:tcPr>
          <w:p w14:paraId="3B17D740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1CA9765D" w14:textId="7BFF2C0A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Dambara</w:t>
            </w:r>
          </w:p>
        </w:tc>
        <w:tc>
          <w:tcPr>
            <w:tcW w:w="2976" w:type="dxa"/>
          </w:tcPr>
          <w:p w14:paraId="2C2E8589" w14:textId="70E0D049" w:rsidR="0075485E" w:rsidRPr="00CB7174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it-IT"/>
              </w:rPr>
              <w:t>Selenga, Niawa Lenga, Komboya, Valunia</w:t>
            </w:r>
          </w:p>
        </w:tc>
        <w:tc>
          <w:tcPr>
            <w:tcW w:w="1650" w:type="dxa"/>
          </w:tcPr>
          <w:p w14:paraId="0FC591A5" w14:textId="47F083CE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it-IT"/>
              </w:rPr>
              <w:t>74311</w:t>
            </w:r>
          </w:p>
        </w:tc>
      </w:tr>
      <w:tr w:rsidR="0075485E" w:rsidRPr="004D3B3A" w14:paraId="13E067ED" w14:textId="77777777" w:rsidTr="00765DF8">
        <w:tc>
          <w:tcPr>
            <w:tcW w:w="1070" w:type="dxa"/>
          </w:tcPr>
          <w:p w14:paraId="5C9B2BED" w14:textId="74EF18BC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it-IT"/>
              </w:rPr>
              <w:t>46</w:t>
            </w:r>
          </w:p>
        </w:tc>
        <w:tc>
          <w:tcPr>
            <w:tcW w:w="1587" w:type="dxa"/>
          </w:tcPr>
          <w:p w14:paraId="47F111B1" w14:textId="3C196030" w:rsidR="0075485E" w:rsidRPr="002B4FD5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it-IT"/>
              </w:rPr>
              <w:t>Moyamba</w:t>
            </w:r>
          </w:p>
        </w:tc>
        <w:tc>
          <w:tcPr>
            <w:tcW w:w="1733" w:type="dxa"/>
          </w:tcPr>
          <w:p w14:paraId="0640910A" w14:textId="7E857FCC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Taiama</w:t>
            </w:r>
          </w:p>
        </w:tc>
        <w:tc>
          <w:tcPr>
            <w:tcW w:w="2976" w:type="dxa"/>
          </w:tcPr>
          <w:p w14:paraId="7608E906" w14:textId="2DA54F45" w:rsidR="0075485E" w:rsidRPr="00CB7174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de-DE"/>
              </w:rPr>
              <w:t>Kori, Kamajei, Kowa, Dasse, Lower Bante, Upper Bante</w:t>
            </w:r>
          </w:p>
        </w:tc>
        <w:tc>
          <w:tcPr>
            <w:tcW w:w="1650" w:type="dxa"/>
          </w:tcPr>
          <w:p w14:paraId="4EE07474" w14:textId="29A107CD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de-DE"/>
              </w:rPr>
              <w:t>111478</w:t>
            </w:r>
          </w:p>
        </w:tc>
      </w:tr>
      <w:tr w:rsidR="0075485E" w:rsidRPr="004D3B3A" w14:paraId="157A7A69" w14:textId="77777777" w:rsidTr="00765DF8">
        <w:tc>
          <w:tcPr>
            <w:tcW w:w="1070" w:type="dxa"/>
          </w:tcPr>
          <w:p w14:paraId="42B6E821" w14:textId="4F45F452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de-DE"/>
              </w:rPr>
              <w:t>47</w:t>
            </w:r>
          </w:p>
        </w:tc>
        <w:tc>
          <w:tcPr>
            <w:tcW w:w="1587" w:type="dxa"/>
          </w:tcPr>
          <w:p w14:paraId="7DF41BEB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de-DE"/>
              </w:rPr>
            </w:pPr>
          </w:p>
        </w:tc>
        <w:tc>
          <w:tcPr>
            <w:tcW w:w="1733" w:type="dxa"/>
          </w:tcPr>
          <w:p w14:paraId="18DFEFB9" w14:textId="439275BE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Moyamba</w:t>
            </w:r>
          </w:p>
        </w:tc>
        <w:tc>
          <w:tcPr>
            <w:tcW w:w="2976" w:type="dxa"/>
          </w:tcPr>
          <w:p w14:paraId="61FC4EAB" w14:textId="51FB2614" w:rsidR="0075485E" w:rsidRPr="00CB7174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Fakunya, Ribbi, Bumpeh, Kongbora, Kaiyamba</w:t>
            </w:r>
          </w:p>
        </w:tc>
        <w:tc>
          <w:tcPr>
            <w:tcW w:w="1650" w:type="dxa"/>
          </w:tcPr>
          <w:p w14:paraId="2762D462" w14:textId="602BD93B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134333</w:t>
            </w:r>
          </w:p>
        </w:tc>
      </w:tr>
      <w:tr w:rsidR="0075485E" w:rsidRPr="004D3B3A" w14:paraId="5AB4C2F1" w14:textId="77777777" w:rsidTr="00765DF8">
        <w:tc>
          <w:tcPr>
            <w:tcW w:w="1070" w:type="dxa"/>
          </w:tcPr>
          <w:p w14:paraId="1D61D4D5" w14:textId="1C7269B5" w:rsidR="0075485E" w:rsidRPr="004D3B3A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4D3B3A">
              <w:rPr>
                <w:rFonts w:ascii="Arial" w:hAnsi="Arial" w:cs="Arial"/>
                <w:sz w:val="18"/>
                <w:szCs w:val="18"/>
                <w:lang w:val="fr-FR"/>
              </w:rPr>
              <w:t>48</w:t>
            </w:r>
          </w:p>
        </w:tc>
        <w:tc>
          <w:tcPr>
            <w:tcW w:w="1587" w:type="dxa"/>
          </w:tcPr>
          <w:p w14:paraId="4D2EB49D" w14:textId="77777777" w:rsidR="0075485E" w:rsidRPr="004D3B3A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33" w:type="dxa"/>
          </w:tcPr>
          <w:p w14:paraId="13D3BE95" w14:textId="52F6ED04" w:rsidR="0075485E" w:rsidRPr="00CB7174" w:rsidRDefault="0075485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Sembehun</w:t>
            </w:r>
          </w:p>
        </w:tc>
        <w:tc>
          <w:tcPr>
            <w:tcW w:w="2976" w:type="dxa"/>
          </w:tcPr>
          <w:p w14:paraId="3D4321E9" w14:textId="6F5A6E14" w:rsidR="0075485E" w:rsidRPr="00CB7174" w:rsidRDefault="00D4493E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CB7174">
              <w:rPr>
                <w:rFonts w:ascii="Arial" w:hAnsi="Arial" w:cs="Arial"/>
                <w:sz w:val="18"/>
                <w:szCs w:val="18"/>
                <w:lang w:val="fr-FR"/>
              </w:rPr>
              <w:t>Bagruwa, Timdale, Kagboro</w:t>
            </w:r>
          </w:p>
        </w:tc>
        <w:tc>
          <w:tcPr>
            <w:tcW w:w="1650" w:type="dxa"/>
          </w:tcPr>
          <w:p w14:paraId="5378C1EF" w14:textId="5F42D48E" w:rsidR="0075485E" w:rsidRPr="00730216" w:rsidRDefault="00F7400A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730216">
              <w:rPr>
                <w:rFonts w:ascii="Arial" w:hAnsi="Arial" w:cs="Arial"/>
                <w:sz w:val="18"/>
                <w:szCs w:val="18"/>
                <w:lang w:val="fr-FR"/>
              </w:rPr>
              <w:t>72777</w:t>
            </w:r>
          </w:p>
        </w:tc>
      </w:tr>
    </w:tbl>
    <w:p w14:paraId="320CD0B0" w14:textId="6C4E07E3" w:rsidR="00765DF8" w:rsidRDefault="00765DF8" w:rsidP="003B3FE6">
      <w:pPr>
        <w:keepNext/>
        <w:jc w:val="both"/>
        <w:rPr>
          <w:rFonts w:ascii="Arial" w:hAnsi="Arial" w:cs="Arial"/>
          <w:sz w:val="24"/>
          <w:szCs w:val="24"/>
          <w:lang w:val="fr-FR"/>
        </w:rPr>
      </w:pPr>
    </w:p>
    <w:p w14:paraId="08918614" w14:textId="4DA5B8B1" w:rsidR="00F7400A" w:rsidRDefault="004D46CC" w:rsidP="003B3FE6">
      <w:pPr>
        <w:keepNext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able S3</w:t>
      </w:r>
      <w:r w:rsidR="00F7400A" w:rsidRPr="00F7400A">
        <w:rPr>
          <w:rFonts w:ascii="Arial" w:hAnsi="Arial" w:cs="Arial"/>
          <w:sz w:val="24"/>
          <w:szCs w:val="24"/>
        </w:rPr>
        <w:t xml:space="preserve"> Rice Production and </w:t>
      </w:r>
      <w:r w:rsidR="00F7400A">
        <w:rPr>
          <w:rFonts w:ascii="Arial" w:hAnsi="Arial" w:cs="Arial"/>
          <w:sz w:val="24"/>
          <w:szCs w:val="24"/>
        </w:rPr>
        <w:t>Area of Centres</w:t>
      </w:r>
    </w:p>
    <w:tbl>
      <w:tblPr>
        <w:tblStyle w:val="TableGrid"/>
        <w:tblW w:w="9634" w:type="dxa"/>
        <w:tblLayout w:type="fixed"/>
        <w:tblLook w:val="04A0" w:firstRow="1" w:lastRow="0" w:firstColumn="1" w:lastColumn="0" w:noHBand="0" w:noVBand="1"/>
      </w:tblPr>
      <w:tblGrid>
        <w:gridCol w:w="704"/>
        <w:gridCol w:w="1559"/>
        <w:gridCol w:w="1418"/>
        <w:gridCol w:w="1701"/>
        <w:gridCol w:w="1276"/>
        <w:gridCol w:w="1417"/>
        <w:gridCol w:w="1559"/>
      </w:tblGrid>
      <w:tr w:rsidR="00D05C7F" w:rsidRPr="002B4FD5" w14:paraId="234C157A" w14:textId="28C5FB61" w:rsidTr="002B4FD5">
        <w:tc>
          <w:tcPr>
            <w:tcW w:w="704" w:type="dxa"/>
          </w:tcPr>
          <w:p w14:paraId="1D4D3CBA" w14:textId="532EE4E3" w:rsidR="00D05C7F" w:rsidRPr="002B4FD5" w:rsidRDefault="00D05C7F" w:rsidP="0042535A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4B3A6DC3" w14:textId="77777777" w:rsidR="00D05C7F" w:rsidRPr="002B4FD5" w:rsidRDefault="00D05C7F" w:rsidP="0042535A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Centre</w:t>
            </w:r>
          </w:p>
        </w:tc>
        <w:tc>
          <w:tcPr>
            <w:tcW w:w="1418" w:type="dxa"/>
          </w:tcPr>
          <w:p w14:paraId="753F90BA" w14:textId="414A85E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% of Upland in District</w:t>
            </w:r>
          </w:p>
        </w:tc>
        <w:tc>
          <w:tcPr>
            <w:tcW w:w="1701" w:type="dxa"/>
          </w:tcPr>
          <w:p w14:paraId="6C60BB15" w14:textId="1CD11B8F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% of Lowland in District</w:t>
            </w:r>
          </w:p>
        </w:tc>
        <w:tc>
          <w:tcPr>
            <w:tcW w:w="1276" w:type="dxa"/>
          </w:tcPr>
          <w:p w14:paraId="0EAC6BA4" w14:textId="4530143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Mass Upland (kg)</w:t>
            </w:r>
          </w:p>
        </w:tc>
        <w:tc>
          <w:tcPr>
            <w:tcW w:w="1417" w:type="dxa"/>
          </w:tcPr>
          <w:p w14:paraId="01891FF8" w14:textId="77243C3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Mass Lowland (kg)</w:t>
            </w:r>
          </w:p>
        </w:tc>
        <w:tc>
          <w:tcPr>
            <w:tcW w:w="1559" w:type="dxa"/>
          </w:tcPr>
          <w:p w14:paraId="502E1564" w14:textId="2C2C0049" w:rsidR="00D05C7F" w:rsidRPr="002B4FD5" w:rsidRDefault="0072029D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Fraction</w:t>
            </w:r>
            <w:r w:rsidR="00D05C7F" w:rsidRPr="002B4FD5">
              <w:rPr>
                <w:rFonts w:ascii="Arial" w:hAnsi="Arial" w:cs="Arial"/>
                <w:sz w:val="18"/>
                <w:szCs w:val="18"/>
                <w:lang w:val="fr-FR"/>
              </w:rPr>
              <w:t xml:space="preserve"> Lowland of Total</w:t>
            </w:r>
          </w:p>
        </w:tc>
      </w:tr>
      <w:tr w:rsidR="00D05C7F" w:rsidRPr="002B4FD5" w14:paraId="13BC78AD" w14:textId="744B3F68" w:rsidTr="002B4FD5">
        <w:tc>
          <w:tcPr>
            <w:tcW w:w="704" w:type="dxa"/>
          </w:tcPr>
          <w:p w14:paraId="38E0B42D" w14:textId="77777777" w:rsidR="00D05C7F" w:rsidRPr="002B4FD5" w:rsidRDefault="00D05C7F" w:rsidP="0042535A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</w:t>
            </w:r>
          </w:p>
        </w:tc>
        <w:tc>
          <w:tcPr>
            <w:tcW w:w="1559" w:type="dxa"/>
          </w:tcPr>
          <w:p w14:paraId="2FF752EF" w14:textId="77777777" w:rsidR="00D05C7F" w:rsidRPr="002B4FD5" w:rsidRDefault="00D05C7F" w:rsidP="0042535A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Freetown</w:t>
            </w:r>
          </w:p>
        </w:tc>
        <w:tc>
          <w:tcPr>
            <w:tcW w:w="1418" w:type="dxa"/>
          </w:tcPr>
          <w:p w14:paraId="76D12B30" w14:textId="6C80F6D9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701" w:type="dxa"/>
          </w:tcPr>
          <w:p w14:paraId="5BEEC81C" w14:textId="2A8AD1C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4BC61AF" w14:textId="2A9F7FC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71899604" w14:textId="623AA1C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3D8EDCAB" w14:textId="7BA9EB9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</w:tr>
      <w:tr w:rsidR="00D05C7F" w:rsidRPr="002B4FD5" w14:paraId="4ED19967" w14:textId="0C285CE4" w:rsidTr="002B4FD5">
        <w:tc>
          <w:tcPr>
            <w:tcW w:w="704" w:type="dxa"/>
          </w:tcPr>
          <w:p w14:paraId="406E485C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</w:t>
            </w:r>
          </w:p>
          <w:p w14:paraId="61DABE26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559" w:type="dxa"/>
          </w:tcPr>
          <w:p w14:paraId="4689389D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Waterloo</w:t>
            </w:r>
          </w:p>
        </w:tc>
        <w:tc>
          <w:tcPr>
            <w:tcW w:w="1418" w:type="dxa"/>
          </w:tcPr>
          <w:p w14:paraId="3B31271E" w14:textId="7F49238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00</w:t>
            </w:r>
          </w:p>
        </w:tc>
        <w:tc>
          <w:tcPr>
            <w:tcW w:w="1701" w:type="dxa"/>
          </w:tcPr>
          <w:p w14:paraId="27FE8AB4" w14:textId="54C5986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0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334BE3" w14:textId="61D6996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75979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597548" w14:textId="38FC31B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45468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0E9C29" w14:textId="5254AAF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37</w:t>
            </w:r>
          </w:p>
        </w:tc>
      </w:tr>
      <w:tr w:rsidR="00D05C7F" w:rsidRPr="002B4FD5" w14:paraId="39EDB064" w14:textId="69F797CB" w:rsidTr="002B4FD5">
        <w:tc>
          <w:tcPr>
            <w:tcW w:w="704" w:type="dxa"/>
          </w:tcPr>
          <w:p w14:paraId="0FCF17AF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559" w:type="dxa"/>
          </w:tcPr>
          <w:p w14:paraId="16CC6161" w14:textId="530AF458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Port Loko</w:t>
            </w:r>
          </w:p>
        </w:tc>
        <w:tc>
          <w:tcPr>
            <w:tcW w:w="1418" w:type="dxa"/>
          </w:tcPr>
          <w:p w14:paraId="604D56CE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01" w:type="dxa"/>
          </w:tcPr>
          <w:p w14:paraId="2851447D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C76F6C" w14:textId="00C7519F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034271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834DEA" w14:textId="3E0CEC0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27041723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0ECF7E" w14:textId="15307BC9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7</w:t>
            </w:r>
          </w:p>
        </w:tc>
      </w:tr>
      <w:tr w:rsidR="00D05C7F" w:rsidRPr="002B4FD5" w14:paraId="3F9BA6AA" w14:textId="0F69B01B" w:rsidTr="002B4FD5">
        <w:tc>
          <w:tcPr>
            <w:tcW w:w="704" w:type="dxa"/>
          </w:tcPr>
          <w:p w14:paraId="59F6F6C2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</w:t>
            </w:r>
          </w:p>
        </w:tc>
        <w:tc>
          <w:tcPr>
            <w:tcW w:w="1559" w:type="dxa"/>
          </w:tcPr>
          <w:p w14:paraId="33EF0AF1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Masiaka</w:t>
            </w:r>
          </w:p>
        </w:tc>
        <w:tc>
          <w:tcPr>
            <w:tcW w:w="1418" w:type="dxa"/>
          </w:tcPr>
          <w:p w14:paraId="57DF6D63" w14:textId="73A3381C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0</w:t>
            </w:r>
          </w:p>
        </w:tc>
        <w:tc>
          <w:tcPr>
            <w:tcW w:w="1701" w:type="dxa"/>
          </w:tcPr>
          <w:p w14:paraId="0825F422" w14:textId="416C9B9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6A02DD" w14:textId="2475345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910281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F17CA3" w14:textId="6D42E95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811251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7498AE" w14:textId="000999A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7</w:t>
            </w:r>
          </w:p>
        </w:tc>
      </w:tr>
      <w:tr w:rsidR="00D05C7F" w:rsidRPr="002B4FD5" w14:paraId="183C1AEE" w14:textId="5B980A87" w:rsidTr="002B4FD5">
        <w:tc>
          <w:tcPr>
            <w:tcW w:w="704" w:type="dxa"/>
          </w:tcPr>
          <w:p w14:paraId="51558F04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</w:t>
            </w:r>
          </w:p>
        </w:tc>
        <w:tc>
          <w:tcPr>
            <w:tcW w:w="1559" w:type="dxa"/>
          </w:tcPr>
          <w:p w14:paraId="244ECE1F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Lunsar</w:t>
            </w:r>
          </w:p>
        </w:tc>
        <w:tc>
          <w:tcPr>
            <w:tcW w:w="1418" w:type="dxa"/>
          </w:tcPr>
          <w:p w14:paraId="5783DCB4" w14:textId="0E73D70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0</w:t>
            </w:r>
          </w:p>
        </w:tc>
        <w:tc>
          <w:tcPr>
            <w:tcW w:w="1701" w:type="dxa"/>
          </w:tcPr>
          <w:p w14:paraId="0C8AA01F" w14:textId="7E997B8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A9FC95" w14:textId="6EB1675C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910281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BD8F1E" w14:textId="3F357E0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A258C2" w14:textId="0B574D2B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</w:tr>
      <w:tr w:rsidR="00D05C7F" w:rsidRPr="002B4FD5" w14:paraId="1894D2CF" w14:textId="0305FE93" w:rsidTr="002B4FD5">
        <w:tc>
          <w:tcPr>
            <w:tcW w:w="704" w:type="dxa"/>
          </w:tcPr>
          <w:p w14:paraId="54E1D9C0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5</w:t>
            </w:r>
          </w:p>
        </w:tc>
        <w:tc>
          <w:tcPr>
            <w:tcW w:w="1559" w:type="dxa"/>
          </w:tcPr>
          <w:p w14:paraId="73BD2FFC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Port Loko</w:t>
            </w:r>
          </w:p>
        </w:tc>
        <w:tc>
          <w:tcPr>
            <w:tcW w:w="1418" w:type="dxa"/>
          </w:tcPr>
          <w:p w14:paraId="1534F339" w14:textId="0D0C3FB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701" w:type="dxa"/>
          </w:tcPr>
          <w:p w14:paraId="14B739C0" w14:textId="7368E7B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D4A2B0" w14:textId="199621D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53ACD9" w14:textId="601554E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811251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A513C2" w14:textId="2F382D6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D05C7F" w:rsidRPr="002B4FD5" w14:paraId="6EDEBA85" w14:textId="6B6097E5" w:rsidTr="002B4FD5">
        <w:tc>
          <w:tcPr>
            <w:tcW w:w="704" w:type="dxa"/>
          </w:tcPr>
          <w:p w14:paraId="206814CF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6</w:t>
            </w:r>
          </w:p>
        </w:tc>
        <w:tc>
          <w:tcPr>
            <w:tcW w:w="1559" w:type="dxa"/>
          </w:tcPr>
          <w:p w14:paraId="301B793F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Mange</w:t>
            </w:r>
          </w:p>
        </w:tc>
        <w:tc>
          <w:tcPr>
            <w:tcW w:w="1418" w:type="dxa"/>
          </w:tcPr>
          <w:p w14:paraId="2363B479" w14:textId="1C2ABD7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0</w:t>
            </w:r>
          </w:p>
        </w:tc>
        <w:tc>
          <w:tcPr>
            <w:tcW w:w="1701" w:type="dxa"/>
          </w:tcPr>
          <w:p w14:paraId="30218359" w14:textId="08418B3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48AF2D" w14:textId="01DF8B4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213708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38CD35" w14:textId="2A57546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40834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82AAC9" w14:textId="1931EA0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31</w:t>
            </w:r>
          </w:p>
        </w:tc>
      </w:tr>
      <w:tr w:rsidR="00D05C7F" w:rsidRPr="002B4FD5" w14:paraId="043B8373" w14:textId="46736995" w:rsidTr="002B4FD5">
        <w:tc>
          <w:tcPr>
            <w:tcW w:w="704" w:type="dxa"/>
          </w:tcPr>
          <w:p w14:paraId="71A68084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7</w:t>
            </w:r>
          </w:p>
        </w:tc>
        <w:tc>
          <w:tcPr>
            <w:tcW w:w="1559" w:type="dxa"/>
          </w:tcPr>
          <w:p w14:paraId="7AAF863E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asuan</w:t>
            </w:r>
          </w:p>
        </w:tc>
        <w:tc>
          <w:tcPr>
            <w:tcW w:w="1418" w:type="dxa"/>
          </w:tcPr>
          <w:p w14:paraId="3D6842FA" w14:textId="2EB2F65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701" w:type="dxa"/>
          </w:tcPr>
          <w:p w14:paraId="1A92C21C" w14:textId="0BD524AF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685DB6" w14:textId="310C53E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84FA03" w14:textId="09502DE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40834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95C37C" w14:textId="2AEBE59C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D05C7F" w:rsidRPr="002B4FD5" w14:paraId="26BFDAE1" w14:textId="0B6DC9E8" w:rsidTr="002B4FD5">
        <w:tc>
          <w:tcPr>
            <w:tcW w:w="704" w:type="dxa"/>
          </w:tcPr>
          <w:p w14:paraId="585E05EC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559" w:type="dxa"/>
          </w:tcPr>
          <w:p w14:paraId="2A1618FC" w14:textId="0490B892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ambia</w:t>
            </w:r>
          </w:p>
        </w:tc>
        <w:tc>
          <w:tcPr>
            <w:tcW w:w="1418" w:type="dxa"/>
          </w:tcPr>
          <w:p w14:paraId="5E792E61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01" w:type="dxa"/>
          </w:tcPr>
          <w:p w14:paraId="67A6EA5F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E73A6E" w14:textId="40FABA0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407233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75E298" w14:textId="5AB860F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706289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0FF4E3" w14:textId="36D46E0F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72</w:t>
            </w:r>
          </w:p>
        </w:tc>
      </w:tr>
      <w:tr w:rsidR="00D05C7F" w:rsidRPr="002B4FD5" w14:paraId="1BB58067" w14:textId="071C93F6" w:rsidTr="002B4FD5">
        <w:tc>
          <w:tcPr>
            <w:tcW w:w="704" w:type="dxa"/>
          </w:tcPr>
          <w:p w14:paraId="7A2E934A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8</w:t>
            </w:r>
          </w:p>
        </w:tc>
        <w:tc>
          <w:tcPr>
            <w:tcW w:w="1559" w:type="dxa"/>
          </w:tcPr>
          <w:p w14:paraId="00D4EBE3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ambia</w:t>
            </w:r>
          </w:p>
        </w:tc>
        <w:tc>
          <w:tcPr>
            <w:tcW w:w="1418" w:type="dxa"/>
          </w:tcPr>
          <w:p w14:paraId="7E847B42" w14:textId="41ACFD2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0</w:t>
            </w:r>
          </w:p>
        </w:tc>
        <w:tc>
          <w:tcPr>
            <w:tcW w:w="1701" w:type="dxa"/>
          </w:tcPr>
          <w:p w14:paraId="2D0D7A78" w14:textId="482E895F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C11342" w14:textId="6DBE74F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62893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07235A" w14:textId="6D52EA3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482515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C6DE26" w14:textId="0E8F0DD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72</w:t>
            </w:r>
          </w:p>
        </w:tc>
      </w:tr>
      <w:tr w:rsidR="00D05C7F" w:rsidRPr="002B4FD5" w14:paraId="4D03288B" w14:textId="300C8798" w:rsidTr="002B4FD5">
        <w:tc>
          <w:tcPr>
            <w:tcW w:w="704" w:type="dxa"/>
          </w:tcPr>
          <w:p w14:paraId="1D0B9DA2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9</w:t>
            </w:r>
          </w:p>
        </w:tc>
        <w:tc>
          <w:tcPr>
            <w:tcW w:w="1559" w:type="dxa"/>
          </w:tcPr>
          <w:p w14:paraId="7A43ACD2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Rokupr</w:t>
            </w:r>
          </w:p>
        </w:tc>
        <w:tc>
          <w:tcPr>
            <w:tcW w:w="1418" w:type="dxa"/>
          </w:tcPr>
          <w:p w14:paraId="3F69BBFB" w14:textId="1340779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701" w:type="dxa"/>
          </w:tcPr>
          <w:p w14:paraId="6230D803" w14:textId="38179B0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F57FCE" w14:textId="3E9A990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C7C5D3" w14:textId="42ABC46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482515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93C155" w14:textId="2113BE0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D05C7F" w:rsidRPr="002B4FD5" w14:paraId="4F5B7016" w14:textId="713FA5F3" w:rsidTr="002B4FD5">
        <w:tc>
          <w:tcPr>
            <w:tcW w:w="704" w:type="dxa"/>
          </w:tcPr>
          <w:p w14:paraId="0D374061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0</w:t>
            </w:r>
          </w:p>
        </w:tc>
        <w:tc>
          <w:tcPr>
            <w:tcW w:w="1559" w:type="dxa"/>
          </w:tcPr>
          <w:p w14:paraId="6A5121BE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Madina Junction</w:t>
            </w:r>
          </w:p>
        </w:tc>
        <w:tc>
          <w:tcPr>
            <w:tcW w:w="1418" w:type="dxa"/>
          </w:tcPr>
          <w:p w14:paraId="555F8589" w14:textId="5A7A04E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60</w:t>
            </w:r>
          </w:p>
        </w:tc>
        <w:tc>
          <w:tcPr>
            <w:tcW w:w="1701" w:type="dxa"/>
          </w:tcPr>
          <w:p w14:paraId="3932A3B8" w14:textId="2DD3780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807D2B" w14:textId="4BEC6A5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844340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F79D3B" w14:textId="55B07FF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741257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F78052" w14:textId="0D6D540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7</w:t>
            </w:r>
          </w:p>
        </w:tc>
      </w:tr>
      <w:tr w:rsidR="00D05C7F" w:rsidRPr="002B4FD5" w14:paraId="0D790046" w14:textId="5264E8C7" w:rsidTr="002B4FD5">
        <w:tc>
          <w:tcPr>
            <w:tcW w:w="704" w:type="dxa"/>
          </w:tcPr>
          <w:p w14:paraId="78BE340E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559" w:type="dxa"/>
          </w:tcPr>
          <w:p w14:paraId="33E00648" w14:textId="156DC8C6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Bombali</w:t>
            </w:r>
          </w:p>
        </w:tc>
        <w:tc>
          <w:tcPr>
            <w:tcW w:w="1418" w:type="dxa"/>
          </w:tcPr>
          <w:p w14:paraId="349E280A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01" w:type="dxa"/>
          </w:tcPr>
          <w:p w14:paraId="5F1A17B6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59D0E9" w14:textId="47B88789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2359905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5B438F" w14:textId="2797914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510820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ED21EB" w14:textId="363E643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39</w:t>
            </w:r>
          </w:p>
        </w:tc>
      </w:tr>
      <w:tr w:rsidR="00D05C7F" w:rsidRPr="002B4FD5" w14:paraId="744FBCE0" w14:textId="18E71F27" w:rsidTr="002B4FD5">
        <w:tc>
          <w:tcPr>
            <w:tcW w:w="704" w:type="dxa"/>
          </w:tcPr>
          <w:p w14:paraId="01E7CB58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1</w:t>
            </w:r>
          </w:p>
        </w:tc>
        <w:tc>
          <w:tcPr>
            <w:tcW w:w="1559" w:type="dxa"/>
          </w:tcPr>
          <w:p w14:paraId="6222C96B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Makeni</w:t>
            </w:r>
          </w:p>
        </w:tc>
        <w:tc>
          <w:tcPr>
            <w:tcW w:w="1418" w:type="dxa"/>
          </w:tcPr>
          <w:p w14:paraId="7CF5C87A" w14:textId="0517936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30</w:t>
            </w:r>
          </w:p>
        </w:tc>
        <w:tc>
          <w:tcPr>
            <w:tcW w:w="1701" w:type="dxa"/>
          </w:tcPr>
          <w:p w14:paraId="098D245D" w14:textId="26777F9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4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F409C2" w14:textId="6730CD7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707971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729B1E" w14:textId="217348E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604328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74C11A" w14:textId="1296941B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6</w:t>
            </w:r>
          </w:p>
        </w:tc>
      </w:tr>
      <w:tr w:rsidR="00D05C7F" w:rsidRPr="002B4FD5" w14:paraId="3D04F03D" w14:textId="05849796" w:rsidTr="002B4FD5">
        <w:tc>
          <w:tcPr>
            <w:tcW w:w="704" w:type="dxa"/>
          </w:tcPr>
          <w:p w14:paraId="320DD27D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12</w:t>
            </w:r>
          </w:p>
        </w:tc>
        <w:tc>
          <w:tcPr>
            <w:tcW w:w="1559" w:type="dxa"/>
          </w:tcPr>
          <w:p w14:paraId="54077221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Pendembu</w:t>
            </w:r>
          </w:p>
        </w:tc>
        <w:tc>
          <w:tcPr>
            <w:tcW w:w="1418" w:type="dxa"/>
          </w:tcPr>
          <w:p w14:paraId="6514E7BC" w14:textId="1D9DBAD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0</w:t>
            </w:r>
          </w:p>
        </w:tc>
        <w:tc>
          <w:tcPr>
            <w:tcW w:w="1701" w:type="dxa"/>
          </w:tcPr>
          <w:p w14:paraId="769D9F8B" w14:textId="42A35E2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48915C" w14:textId="76DE8D6C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707971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5BD896" w14:textId="0779B31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02164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C44FD2" w14:textId="35BC7D4B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3</w:t>
            </w:r>
          </w:p>
        </w:tc>
      </w:tr>
      <w:tr w:rsidR="00D05C7F" w:rsidRPr="002B4FD5" w14:paraId="4D2D3510" w14:textId="11AFDE99" w:rsidTr="002B4FD5">
        <w:tc>
          <w:tcPr>
            <w:tcW w:w="704" w:type="dxa"/>
          </w:tcPr>
          <w:p w14:paraId="018117C0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3</w:t>
            </w:r>
          </w:p>
        </w:tc>
        <w:tc>
          <w:tcPr>
            <w:tcW w:w="1559" w:type="dxa"/>
          </w:tcPr>
          <w:p w14:paraId="4586D159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amabai</w:t>
            </w:r>
          </w:p>
        </w:tc>
        <w:tc>
          <w:tcPr>
            <w:tcW w:w="1418" w:type="dxa"/>
          </w:tcPr>
          <w:p w14:paraId="39B6E500" w14:textId="785DC5F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0</w:t>
            </w:r>
          </w:p>
        </w:tc>
        <w:tc>
          <w:tcPr>
            <w:tcW w:w="1701" w:type="dxa"/>
          </w:tcPr>
          <w:p w14:paraId="1D817A9A" w14:textId="105F509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0E8241" w14:textId="5455E4F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235990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7439C3" w14:textId="7F1F61FB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941C4E" w14:textId="1B1F638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</w:tr>
      <w:tr w:rsidR="00D05C7F" w:rsidRPr="002B4FD5" w14:paraId="09283932" w14:textId="1B1BB08F" w:rsidTr="002B4FD5">
        <w:tc>
          <w:tcPr>
            <w:tcW w:w="704" w:type="dxa"/>
          </w:tcPr>
          <w:p w14:paraId="5A598765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4</w:t>
            </w:r>
          </w:p>
        </w:tc>
        <w:tc>
          <w:tcPr>
            <w:tcW w:w="1559" w:type="dxa"/>
          </w:tcPr>
          <w:p w14:paraId="5E701527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amakwie</w:t>
            </w:r>
          </w:p>
        </w:tc>
        <w:tc>
          <w:tcPr>
            <w:tcW w:w="1418" w:type="dxa"/>
          </w:tcPr>
          <w:p w14:paraId="0A9EA16F" w14:textId="412C26F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30</w:t>
            </w:r>
          </w:p>
        </w:tc>
        <w:tc>
          <w:tcPr>
            <w:tcW w:w="1701" w:type="dxa"/>
          </w:tcPr>
          <w:p w14:paraId="1365FC1A" w14:textId="4407300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4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C7421C" w14:textId="7BDCA9A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707971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4F5F7B" w14:textId="5657DF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604328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4F8CEA" w14:textId="1E3A6EF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6</w:t>
            </w:r>
          </w:p>
        </w:tc>
      </w:tr>
      <w:tr w:rsidR="00D05C7F" w:rsidRPr="002B4FD5" w14:paraId="392919BC" w14:textId="10DCD6DC" w:rsidTr="002B4FD5">
        <w:tc>
          <w:tcPr>
            <w:tcW w:w="704" w:type="dxa"/>
          </w:tcPr>
          <w:p w14:paraId="7FACFDC1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559" w:type="dxa"/>
          </w:tcPr>
          <w:p w14:paraId="2A8FE1C1" w14:textId="5BEC9189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oinadugu</w:t>
            </w:r>
          </w:p>
        </w:tc>
        <w:tc>
          <w:tcPr>
            <w:tcW w:w="1418" w:type="dxa"/>
          </w:tcPr>
          <w:p w14:paraId="641F7A05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701" w:type="dxa"/>
          </w:tcPr>
          <w:p w14:paraId="70BB2558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EECCE2" w14:textId="40CE81F9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4533952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1FC762" w14:textId="5854E1F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202439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312663" w14:textId="42BEC3C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1</w:t>
            </w:r>
          </w:p>
        </w:tc>
      </w:tr>
      <w:tr w:rsidR="00D05C7F" w:rsidRPr="002B4FD5" w14:paraId="3EEF770B" w14:textId="344076AD" w:rsidTr="002B4FD5">
        <w:tc>
          <w:tcPr>
            <w:tcW w:w="704" w:type="dxa"/>
          </w:tcPr>
          <w:p w14:paraId="6726D674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15</w:t>
            </w:r>
          </w:p>
        </w:tc>
        <w:tc>
          <w:tcPr>
            <w:tcW w:w="1559" w:type="dxa"/>
          </w:tcPr>
          <w:p w14:paraId="48995F42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abala</w:t>
            </w:r>
          </w:p>
        </w:tc>
        <w:tc>
          <w:tcPr>
            <w:tcW w:w="1418" w:type="dxa"/>
          </w:tcPr>
          <w:p w14:paraId="553EE191" w14:textId="766C428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0</w:t>
            </w:r>
          </w:p>
        </w:tc>
        <w:tc>
          <w:tcPr>
            <w:tcW w:w="1701" w:type="dxa"/>
          </w:tcPr>
          <w:p w14:paraId="1CAAA152" w14:textId="105C5EE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6168B4" w14:textId="4D5D16A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813580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66E3D1" w14:textId="10106A0F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280975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9C90B7" w14:textId="2B6A8EC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1</w:t>
            </w:r>
          </w:p>
        </w:tc>
      </w:tr>
      <w:tr w:rsidR="00D05C7F" w:rsidRPr="002B4FD5" w14:paraId="48AFFE56" w14:textId="5E4DFFCA" w:rsidTr="002B4FD5">
        <w:tc>
          <w:tcPr>
            <w:tcW w:w="704" w:type="dxa"/>
          </w:tcPr>
          <w:p w14:paraId="03B6AD0D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6</w:t>
            </w:r>
          </w:p>
        </w:tc>
        <w:tc>
          <w:tcPr>
            <w:tcW w:w="1559" w:type="dxa"/>
          </w:tcPr>
          <w:p w14:paraId="794B2103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Falaba</w:t>
            </w:r>
          </w:p>
        </w:tc>
        <w:tc>
          <w:tcPr>
            <w:tcW w:w="1418" w:type="dxa"/>
          </w:tcPr>
          <w:p w14:paraId="514C7053" w14:textId="2E42696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20</w:t>
            </w:r>
          </w:p>
        </w:tc>
        <w:tc>
          <w:tcPr>
            <w:tcW w:w="1701" w:type="dxa"/>
          </w:tcPr>
          <w:p w14:paraId="44B35BAC" w14:textId="58875CD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2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64EEAF" w14:textId="073B05C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906790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52DB39" w14:textId="7A40065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640487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89EE6A" w14:textId="31F4331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1</w:t>
            </w:r>
          </w:p>
        </w:tc>
      </w:tr>
      <w:tr w:rsidR="00D05C7F" w:rsidRPr="002B4FD5" w14:paraId="1A9FE3E8" w14:textId="41AEB852" w:rsidTr="002B4FD5">
        <w:tc>
          <w:tcPr>
            <w:tcW w:w="704" w:type="dxa"/>
          </w:tcPr>
          <w:p w14:paraId="22BD0ABA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17</w:t>
            </w:r>
          </w:p>
        </w:tc>
        <w:tc>
          <w:tcPr>
            <w:tcW w:w="1559" w:type="dxa"/>
          </w:tcPr>
          <w:p w14:paraId="4D3BAA36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Bendugu</w:t>
            </w:r>
          </w:p>
        </w:tc>
        <w:tc>
          <w:tcPr>
            <w:tcW w:w="1418" w:type="dxa"/>
          </w:tcPr>
          <w:p w14:paraId="082E73F9" w14:textId="65D1AAE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0</w:t>
            </w:r>
          </w:p>
        </w:tc>
        <w:tc>
          <w:tcPr>
            <w:tcW w:w="1701" w:type="dxa"/>
          </w:tcPr>
          <w:p w14:paraId="769795A7" w14:textId="1756363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2D262F" w14:textId="7E592F2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813580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2D721C" w14:textId="3032839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280975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F37A5A" w14:textId="00581E0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1</w:t>
            </w:r>
          </w:p>
        </w:tc>
      </w:tr>
      <w:tr w:rsidR="00D05C7F" w:rsidRPr="002B4FD5" w14:paraId="76CE8928" w14:textId="0434BB8C" w:rsidTr="002B4FD5">
        <w:tc>
          <w:tcPr>
            <w:tcW w:w="704" w:type="dxa"/>
          </w:tcPr>
          <w:p w14:paraId="16893DE6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559" w:type="dxa"/>
          </w:tcPr>
          <w:p w14:paraId="2A186F28" w14:textId="66DD6CF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Tonkoli</w:t>
            </w:r>
          </w:p>
        </w:tc>
        <w:tc>
          <w:tcPr>
            <w:tcW w:w="1418" w:type="dxa"/>
          </w:tcPr>
          <w:p w14:paraId="7029A218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01" w:type="dxa"/>
          </w:tcPr>
          <w:p w14:paraId="4E7A013D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EA73DA" w14:textId="3E71F9A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162080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FB0812" w14:textId="1153443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363946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990027" w14:textId="4F846F8C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3</w:t>
            </w:r>
          </w:p>
        </w:tc>
      </w:tr>
      <w:tr w:rsidR="00D05C7F" w:rsidRPr="002B4FD5" w14:paraId="7D28672D" w14:textId="36100462" w:rsidTr="002B4FD5">
        <w:tc>
          <w:tcPr>
            <w:tcW w:w="704" w:type="dxa"/>
          </w:tcPr>
          <w:p w14:paraId="02F6F50E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8</w:t>
            </w:r>
          </w:p>
        </w:tc>
        <w:tc>
          <w:tcPr>
            <w:tcW w:w="1559" w:type="dxa"/>
          </w:tcPr>
          <w:p w14:paraId="13D3FC04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Bumbuna</w:t>
            </w:r>
          </w:p>
        </w:tc>
        <w:tc>
          <w:tcPr>
            <w:tcW w:w="1418" w:type="dxa"/>
          </w:tcPr>
          <w:p w14:paraId="0EB34048" w14:textId="76E52DD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0</w:t>
            </w:r>
          </w:p>
        </w:tc>
        <w:tc>
          <w:tcPr>
            <w:tcW w:w="1701" w:type="dxa"/>
          </w:tcPr>
          <w:p w14:paraId="248B0914" w14:textId="72C7D11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A7B11A" w14:textId="6B31ED4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16208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8541B2" w14:textId="426CDC4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42CC7C" w14:textId="26B81D8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</w:tr>
      <w:tr w:rsidR="00D05C7F" w:rsidRPr="002B4FD5" w14:paraId="1FFDF840" w14:textId="484CD424" w:rsidTr="002B4FD5">
        <w:tc>
          <w:tcPr>
            <w:tcW w:w="704" w:type="dxa"/>
          </w:tcPr>
          <w:p w14:paraId="120B347E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9</w:t>
            </w:r>
          </w:p>
        </w:tc>
        <w:tc>
          <w:tcPr>
            <w:tcW w:w="1559" w:type="dxa"/>
          </w:tcPr>
          <w:p w14:paraId="63A3897D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Masingbi</w:t>
            </w:r>
          </w:p>
        </w:tc>
        <w:tc>
          <w:tcPr>
            <w:tcW w:w="1418" w:type="dxa"/>
          </w:tcPr>
          <w:p w14:paraId="12804746" w14:textId="46E41E4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0</w:t>
            </w:r>
          </w:p>
        </w:tc>
        <w:tc>
          <w:tcPr>
            <w:tcW w:w="1701" w:type="dxa"/>
          </w:tcPr>
          <w:p w14:paraId="57ACA56B" w14:textId="76AC6AB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E99DAC" w14:textId="79B6A65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16208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1302F4" w14:textId="654C6C8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FFDD12" w14:textId="0050EFA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</w:tr>
      <w:tr w:rsidR="00D05C7F" w:rsidRPr="002B4FD5" w14:paraId="5DC16F27" w14:textId="5022B44D" w:rsidTr="002B4FD5">
        <w:tc>
          <w:tcPr>
            <w:tcW w:w="704" w:type="dxa"/>
          </w:tcPr>
          <w:p w14:paraId="6D298078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0</w:t>
            </w:r>
          </w:p>
        </w:tc>
        <w:tc>
          <w:tcPr>
            <w:tcW w:w="1559" w:type="dxa"/>
          </w:tcPr>
          <w:p w14:paraId="672E9994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Magburaka</w:t>
            </w:r>
          </w:p>
        </w:tc>
        <w:tc>
          <w:tcPr>
            <w:tcW w:w="1418" w:type="dxa"/>
          </w:tcPr>
          <w:p w14:paraId="18EA18EE" w14:textId="429CB5B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0</w:t>
            </w:r>
          </w:p>
        </w:tc>
        <w:tc>
          <w:tcPr>
            <w:tcW w:w="1701" w:type="dxa"/>
          </w:tcPr>
          <w:p w14:paraId="29033716" w14:textId="5F55446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6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6CC1D7" w14:textId="12188FC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948624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55A0F9" w14:textId="3F891D7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81836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8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3E4DF5" w14:textId="3C07857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6</w:t>
            </w:r>
          </w:p>
        </w:tc>
      </w:tr>
      <w:tr w:rsidR="00D05C7F" w:rsidRPr="002B4FD5" w14:paraId="04ADF9A2" w14:textId="6661D94E" w:rsidTr="002B4FD5">
        <w:tc>
          <w:tcPr>
            <w:tcW w:w="704" w:type="dxa"/>
          </w:tcPr>
          <w:p w14:paraId="60D2084D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1</w:t>
            </w:r>
          </w:p>
        </w:tc>
        <w:tc>
          <w:tcPr>
            <w:tcW w:w="1559" w:type="dxa"/>
          </w:tcPr>
          <w:p w14:paraId="230528A3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Matotaka</w:t>
            </w:r>
          </w:p>
        </w:tc>
        <w:tc>
          <w:tcPr>
            <w:tcW w:w="1418" w:type="dxa"/>
          </w:tcPr>
          <w:p w14:paraId="751289FC" w14:textId="66408A0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5</w:t>
            </w:r>
          </w:p>
        </w:tc>
        <w:tc>
          <w:tcPr>
            <w:tcW w:w="1701" w:type="dxa"/>
          </w:tcPr>
          <w:p w14:paraId="71B7BC67" w14:textId="652E448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BDFC36" w14:textId="3DA9669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474312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2FF40D" w14:textId="4D34334F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8AF005" w14:textId="0797A98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</w:tr>
      <w:tr w:rsidR="00D05C7F" w:rsidRPr="002B4FD5" w14:paraId="49BD5245" w14:textId="1F7947E6" w:rsidTr="002B4FD5">
        <w:tc>
          <w:tcPr>
            <w:tcW w:w="704" w:type="dxa"/>
          </w:tcPr>
          <w:p w14:paraId="214E7C71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2</w:t>
            </w:r>
          </w:p>
        </w:tc>
        <w:tc>
          <w:tcPr>
            <w:tcW w:w="1559" w:type="dxa"/>
          </w:tcPr>
          <w:p w14:paraId="7A695CB1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Yonibana</w:t>
            </w:r>
          </w:p>
        </w:tc>
        <w:tc>
          <w:tcPr>
            <w:tcW w:w="1418" w:type="dxa"/>
          </w:tcPr>
          <w:p w14:paraId="57CBD915" w14:textId="55F6A94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5</w:t>
            </w:r>
          </w:p>
        </w:tc>
        <w:tc>
          <w:tcPr>
            <w:tcW w:w="1701" w:type="dxa"/>
          </w:tcPr>
          <w:p w14:paraId="5CDCB8B8" w14:textId="20BB7DB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E46A29" w14:textId="7FE2068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106728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92E427" w14:textId="105D2FF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45578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BBA565" w14:textId="604F87F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33</w:t>
            </w:r>
          </w:p>
        </w:tc>
      </w:tr>
      <w:tr w:rsidR="00D05C7F" w:rsidRPr="002B4FD5" w14:paraId="13CD23B5" w14:textId="388630EB" w:rsidTr="002B4FD5">
        <w:tc>
          <w:tcPr>
            <w:tcW w:w="704" w:type="dxa"/>
          </w:tcPr>
          <w:p w14:paraId="110AE269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559" w:type="dxa"/>
          </w:tcPr>
          <w:p w14:paraId="699C899E" w14:textId="18BF8874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ono</w:t>
            </w:r>
          </w:p>
        </w:tc>
        <w:tc>
          <w:tcPr>
            <w:tcW w:w="1418" w:type="dxa"/>
          </w:tcPr>
          <w:p w14:paraId="2935414A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01" w:type="dxa"/>
          </w:tcPr>
          <w:p w14:paraId="1F6FCED3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42481D" w14:textId="658D052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2361320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DE1607" w14:textId="54605DD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111061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879F48" w14:textId="66200C7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32</w:t>
            </w:r>
          </w:p>
        </w:tc>
      </w:tr>
      <w:tr w:rsidR="00D05C7F" w:rsidRPr="002B4FD5" w14:paraId="620CE9EF" w14:textId="5F5B979E" w:rsidTr="002B4FD5">
        <w:tc>
          <w:tcPr>
            <w:tcW w:w="704" w:type="dxa"/>
          </w:tcPr>
          <w:p w14:paraId="7F09EC5E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3</w:t>
            </w:r>
          </w:p>
        </w:tc>
        <w:tc>
          <w:tcPr>
            <w:tcW w:w="1559" w:type="dxa"/>
          </w:tcPr>
          <w:p w14:paraId="1CA3963E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Yomadu</w:t>
            </w:r>
          </w:p>
        </w:tc>
        <w:tc>
          <w:tcPr>
            <w:tcW w:w="1418" w:type="dxa"/>
          </w:tcPr>
          <w:p w14:paraId="264E5D2C" w14:textId="5485AF7F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0</w:t>
            </w:r>
          </w:p>
        </w:tc>
        <w:tc>
          <w:tcPr>
            <w:tcW w:w="1701" w:type="dxa"/>
          </w:tcPr>
          <w:p w14:paraId="7C3314C4" w14:textId="1ECCC60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04918B" w14:textId="332B911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708396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7C9CB8" w14:textId="0FFCB1B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9B5BB0" w14:textId="768ADCC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</w:tr>
      <w:tr w:rsidR="00D05C7F" w:rsidRPr="002B4FD5" w14:paraId="7F44AF54" w14:textId="0BFCF67D" w:rsidTr="002B4FD5">
        <w:tc>
          <w:tcPr>
            <w:tcW w:w="704" w:type="dxa"/>
          </w:tcPr>
          <w:p w14:paraId="24776AF0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4</w:t>
            </w:r>
          </w:p>
        </w:tc>
        <w:tc>
          <w:tcPr>
            <w:tcW w:w="1559" w:type="dxa"/>
          </w:tcPr>
          <w:p w14:paraId="1B472B8E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oidu</w:t>
            </w:r>
          </w:p>
        </w:tc>
        <w:tc>
          <w:tcPr>
            <w:tcW w:w="1418" w:type="dxa"/>
          </w:tcPr>
          <w:p w14:paraId="22C59E43" w14:textId="5076369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5</w:t>
            </w:r>
          </w:p>
        </w:tc>
        <w:tc>
          <w:tcPr>
            <w:tcW w:w="1701" w:type="dxa"/>
          </w:tcPr>
          <w:p w14:paraId="69544048" w14:textId="0813089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5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BC5E3F" w14:textId="68073A1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826462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76938A" w14:textId="6C3B4EB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55530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7AEBFC" w14:textId="4844132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</w:t>
            </w:r>
          </w:p>
        </w:tc>
      </w:tr>
      <w:tr w:rsidR="00D05C7F" w:rsidRPr="002B4FD5" w14:paraId="5C8AABA5" w14:textId="54C73688" w:rsidTr="002B4FD5">
        <w:tc>
          <w:tcPr>
            <w:tcW w:w="704" w:type="dxa"/>
          </w:tcPr>
          <w:p w14:paraId="09072813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5</w:t>
            </w:r>
          </w:p>
        </w:tc>
        <w:tc>
          <w:tcPr>
            <w:tcW w:w="1559" w:type="dxa"/>
          </w:tcPr>
          <w:p w14:paraId="747EEC9E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Bumpe</w:t>
            </w:r>
          </w:p>
        </w:tc>
        <w:tc>
          <w:tcPr>
            <w:tcW w:w="1418" w:type="dxa"/>
          </w:tcPr>
          <w:p w14:paraId="68658DEC" w14:textId="68B264A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5</w:t>
            </w:r>
          </w:p>
        </w:tc>
        <w:tc>
          <w:tcPr>
            <w:tcW w:w="1701" w:type="dxa"/>
          </w:tcPr>
          <w:p w14:paraId="1FAE6DC7" w14:textId="378D416C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5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FD0528" w14:textId="1E713EC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826462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0CF58B" w14:textId="3A479F0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55530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FD0B1F" w14:textId="769EE79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</w:t>
            </w:r>
          </w:p>
        </w:tc>
      </w:tr>
      <w:tr w:rsidR="00D05C7F" w:rsidRPr="002B4FD5" w14:paraId="659FE6EC" w14:textId="55E10424" w:rsidTr="002B4FD5">
        <w:tc>
          <w:tcPr>
            <w:tcW w:w="704" w:type="dxa"/>
          </w:tcPr>
          <w:p w14:paraId="3579097C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559" w:type="dxa"/>
          </w:tcPr>
          <w:p w14:paraId="7F6DA233" w14:textId="64BD1E3C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ailahun</w:t>
            </w:r>
          </w:p>
        </w:tc>
        <w:tc>
          <w:tcPr>
            <w:tcW w:w="1418" w:type="dxa"/>
          </w:tcPr>
          <w:p w14:paraId="4A4BEA8E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01" w:type="dxa"/>
          </w:tcPr>
          <w:p w14:paraId="47A3E53D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033E3D" w14:textId="5F6AF03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513581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67E5B3" w14:textId="68AC42E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354812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BD1A8D" w14:textId="4926E5A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28</w:t>
            </w:r>
          </w:p>
        </w:tc>
      </w:tr>
      <w:tr w:rsidR="00D05C7F" w:rsidRPr="002B4FD5" w14:paraId="2C298BE5" w14:textId="32A150A5" w:rsidTr="002B4FD5">
        <w:tc>
          <w:tcPr>
            <w:tcW w:w="704" w:type="dxa"/>
          </w:tcPr>
          <w:p w14:paraId="4EE7C49D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6</w:t>
            </w:r>
          </w:p>
        </w:tc>
        <w:tc>
          <w:tcPr>
            <w:tcW w:w="1559" w:type="dxa"/>
          </w:tcPr>
          <w:p w14:paraId="296C05E2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Bandajuma</w:t>
            </w:r>
          </w:p>
        </w:tc>
        <w:tc>
          <w:tcPr>
            <w:tcW w:w="1418" w:type="dxa"/>
          </w:tcPr>
          <w:p w14:paraId="7CAF3652" w14:textId="276174E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0</w:t>
            </w:r>
          </w:p>
        </w:tc>
        <w:tc>
          <w:tcPr>
            <w:tcW w:w="1701" w:type="dxa"/>
          </w:tcPr>
          <w:p w14:paraId="53387C3F" w14:textId="5BB14D4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5FEB1C" w14:textId="6A4B74C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51358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A3EC40" w14:textId="7815D26F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203221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A931CA" w14:textId="7444AC8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37</w:t>
            </w:r>
          </w:p>
        </w:tc>
      </w:tr>
      <w:tr w:rsidR="00D05C7F" w:rsidRPr="002B4FD5" w14:paraId="731D1BC4" w14:textId="10FCA821" w:rsidTr="002B4FD5">
        <w:tc>
          <w:tcPr>
            <w:tcW w:w="704" w:type="dxa"/>
          </w:tcPr>
          <w:p w14:paraId="50E8A289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7</w:t>
            </w:r>
          </w:p>
        </w:tc>
        <w:tc>
          <w:tcPr>
            <w:tcW w:w="1559" w:type="dxa"/>
          </w:tcPr>
          <w:p w14:paraId="12809818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ailahun</w:t>
            </w:r>
          </w:p>
        </w:tc>
        <w:tc>
          <w:tcPr>
            <w:tcW w:w="1418" w:type="dxa"/>
          </w:tcPr>
          <w:p w14:paraId="3E79CF17" w14:textId="68AEB59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5</w:t>
            </w:r>
          </w:p>
        </w:tc>
        <w:tc>
          <w:tcPr>
            <w:tcW w:w="1701" w:type="dxa"/>
          </w:tcPr>
          <w:p w14:paraId="53DD444E" w14:textId="3BEEBC9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51C343" w14:textId="7EAA6AB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878395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20ACBD" w14:textId="004B0A6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79A685" w14:textId="099AA83C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</w:tr>
      <w:tr w:rsidR="00D05C7F" w:rsidRPr="002B4FD5" w14:paraId="14BD9227" w14:textId="46AF716B" w:rsidTr="002B4FD5">
        <w:tc>
          <w:tcPr>
            <w:tcW w:w="704" w:type="dxa"/>
          </w:tcPr>
          <w:p w14:paraId="3EBF1395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8</w:t>
            </w:r>
          </w:p>
        </w:tc>
        <w:tc>
          <w:tcPr>
            <w:tcW w:w="1559" w:type="dxa"/>
          </w:tcPr>
          <w:p w14:paraId="30558F8B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oindu</w:t>
            </w:r>
          </w:p>
        </w:tc>
        <w:tc>
          <w:tcPr>
            <w:tcW w:w="1418" w:type="dxa"/>
          </w:tcPr>
          <w:p w14:paraId="471A9A35" w14:textId="11784B6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0</w:t>
            </w:r>
          </w:p>
        </w:tc>
        <w:tc>
          <w:tcPr>
            <w:tcW w:w="1701" w:type="dxa"/>
          </w:tcPr>
          <w:p w14:paraId="0945408E" w14:textId="50C6BDBB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DBD71A" w14:textId="5660D5D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77AAC6" w14:textId="59DA852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EEB111" w14:textId="0D34B17C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</w:tr>
      <w:tr w:rsidR="00D05C7F" w:rsidRPr="002B4FD5" w14:paraId="4C51E1CE" w14:textId="131FADA3" w:rsidTr="002B4FD5">
        <w:tc>
          <w:tcPr>
            <w:tcW w:w="704" w:type="dxa"/>
          </w:tcPr>
          <w:p w14:paraId="479C9C03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29</w:t>
            </w:r>
          </w:p>
        </w:tc>
        <w:tc>
          <w:tcPr>
            <w:tcW w:w="1559" w:type="dxa"/>
          </w:tcPr>
          <w:p w14:paraId="26BD0522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Pendembu</w:t>
            </w:r>
          </w:p>
        </w:tc>
        <w:tc>
          <w:tcPr>
            <w:tcW w:w="1418" w:type="dxa"/>
          </w:tcPr>
          <w:p w14:paraId="65F8EC04" w14:textId="1ECC4E4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25</w:t>
            </w:r>
          </w:p>
        </w:tc>
        <w:tc>
          <w:tcPr>
            <w:tcW w:w="1701" w:type="dxa"/>
          </w:tcPr>
          <w:p w14:paraId="2A2E9C24" w14:textId="3676BA2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1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2EC797" w14:textId="137A80E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878395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9A2DAE" w14:textId="67EE12F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203221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24F18D" w14:textId="3989918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19</w:t>
            </w:r>
          </w:p>
        </w:tc>
      </w:tr>
      <w:tr w:rsidR="00D05C7F" w:rsidRPr="002B4FD5" w14:paraId="5274F371" w14:textId="760135B1" w:rsidTr="002B4FD5">
        <w:tc>
          <w:tcPr>
            <w:tcW w:w="704" w:type="dxa"/>
          </w:tcPr>
          <w:p w14:paraId="7C50827C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30</w:t>
            </w:r>
          </w:p>
        </w:tc>
        <w:tc>
          <w:tcPr>
            <w:tcW w:w="1559" w:type="dxa"/>
          </w:tcPr>
          <w:p w14:paraId="2DFD6616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Daru</w:t>
            </w:r>
          </w:p>
        </w:tc>
        <w:tc>
          <w:tcPr>
            <w:tcW w:w="1418" w:type="dxa"/>
          </w:tcPr>
          <w:p w14:paraId="5DB388A0" w14:textId="21A8A8A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0</w:t>
            </w:r>
          </w:p>
        </w:tc>
        <w:tc>
          <w:tcPr>
            <w:tcW w:w="1701" w:type="dxa"/>
          </w:tcPr>
          <w:p w14:paraId="0E4DF323" w14:textId="61789B5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7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61889C" w14:textId="0E094FE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405432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605AB1" w14:textId="1913F1C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9483685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1EB968" w14:textId="6DA1AE3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</w:t>
            </w:r>
          </w:p>
        </w:tc>
      </w:tr>
      <w:tr w:rsidR="00D05C7F" w:rsidRPr="002B4FD5" w14:paraId="1FB071D4" w14:textId="6A73C8A1" w:rsidTr="002B4FD5">
        <w:tc>
          <w:tcPr>
            <w:tcW w:w="704" w:type="dxa"/>
          </w:tcPr>
          <w:p w14:paraId="6952C638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559" w:type="dxa"/>
          </w:tcPr>
          <w:p w14:paraId="278B4A3B" w14:textId="4ADF1A44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enema</w:t>
            </w:r>
          </w:p>
        </w:tc>
        <w:tc>
          <w:tcPr>
            <w:tcW w:w="1418" w:type="dxa"/>
          </w:tcPr>
          <w:p w14:paraId="068F89E5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01" w:type="dxa"/>
          </w:tcPr>
          <w:p w14:paraId="30C94B55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37325D" w14:textId="06B8A35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4572625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E76CB9" w14:textId="117E46B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225338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4E1D72" w14:textId="6EA4F4E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21</w:t>
            </w:r>
          </w:p>
        </w:tc>
      </w:tr>
      <w:tr w:rsidR="00D05C7F" w:rsidRPr="002B4FD5" w14:paraId="5303CA70" w14:textId="3DE08EEB" w:rsidTr="002B4FD5">
        <w:tc>
          <w:tcPr>
            <w:tcW w:w="704" w:type="dxa"/>
          </w:tcPr>
          <w:p w14:paraId="6BAC27CA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1</w:t>
            </w:r>
          </w:p>
        </w:tc>
        <w:tc>
          <w:tcPr>
            <w:tcW w:w="1559" w:type="dxa"/>
          </w:tcPr>
          <w:p w14:paraId="20824E17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Boajibu</w:t>
            </w:r>
          </w:p>
        </w:tc>
        <w:tc>
          <w:tcPr>
            <w:tcW w:w="1418" w:type="dxa"/>
          </w:tcPr>
          <w:p w14:paraId="4B7998FE" w14:textId="7FE56D4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de-DE"/>
              </w:rPr>
              <w:t>15</w:t>
            </w:r>
          </w:p>
        </w:tc>
        <w:tc>
          <w:tcPr>
            <w:tcW w:w="1701" w:type="dxa"/>
          </w:tcPr>
          <w:p w14:paraId="1FA6FF92" w14:textId="75B546D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de-DE"/>
              </w:rPr>
              <w:t>1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EAEA55" w14:textId="4625CC1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6858938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3F315E" w14:textId="1991E2B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22533</w:t>
            </w:r>
            <w:r w:rsidR="0072029D" w:rsidRPr="002B4FD5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42F46B" w14:textId="49533C7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15</w:t>
            </w:r>
          </w:p>
        </w:tc>
      </w:tr>
      <w:tr w:rsidR="00D05C7F" w:rsidRPr="002B4FD5" w14:paraId="5404ABFD" w14:textId="6E1F9552" w:rsidTr="002B4FD5">
        <w:tc>
          <w:tcPr>
            <w:tcW w:w="704" w:type="dxa"/>
          </w:tcPr>
          <w:p w14:paraId="537A1E27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de-DE"/>
              </w:rPr>
              <w:t>32</w:t>
            </w:r>
          </w:p>
        </w:tc>
        <w:tc>
          <w:tcPr>
            <w:tcW w:w="1559" w:type="dxa"/>
          </w:tcPr>
          <w:p w14:paraId="4BC43C7A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Panguma</w:t>
            </w:r>
          </w:p>
        </w:tc>
        <w:tc>
          <w:tcPr>
            <w:tcW w:w="1418" w:type="dxa"/>
          </w:tcPr>
          <w:p w14:paraId="79EB707D" w14:textId="112CFBB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5</w:t>
            </w:r>
          </w:p>
        </w:tc>
        <w:tc>
          <w:tcPr>
            <w:tcW w:w="1701" w:type="dxa"/>
          </w:tcPr>
          <w:p w14:paraId="7E4E9185" w14:textId="3B289A7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04F8E5" w14:textId="5D8380D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143156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9A5425" w14:textId="58C7F85B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22533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A8061C" w14:textId="1943B49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1</w:t>
            </w:r>
          </w:p>
        </w:tc>
      </w:tr>
      <w:tr w:rsidR="00D05C7F" w:rsidRPr="002B4FD5" w14:paraId="7E093271" w14:textId="262AEDDA" w:rsidTr="002B4FD5">
        <w:tc>
          <w:tcPr>
            <w:tcW w:w="704" w:type="dxa"/>
          </w:tcPr>
          <w:p w14:paraId="5246DE41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3</w:t>
            </w:r>
          </w:p>
        </w:tc>
        <w:tc>
          <w:tcPr>
            <w:tcW w:w="1559" w:type="dxa"/>
          </w:tcPr>
          <w:p w14:paraId="59A3842F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enema</w:t>
            </w:r>
          </w:p>
        </w:tc>
        <w:tc>
          <w:tcPr>
            <w:tcW w:w="1418" w:type="dxa"/>
          </w:tcPr>
          <w:p w14:paraId="4814CB0E" w14:textId="51BFD0D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5</w:t>
            </w:r>
          </w:p>
        </w:tc>
        <w:tc>
          <w:tcPr>
            <w:tcW w:w="1701" w:type="dxa"/>
          </w:tcPr>
          <w:p w14:paraId="31C3F61F" w14:textId="4F7569C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90D932" w14:textId="5DB3FB4C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6004189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8D1C81" w14:textId="43ABB21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22533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BBCED5" w14:textId="5574CFE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07</w:t>
            </w:r>
          </w:p>
        </w:tc>
      </w:tr>
      <w:tr w:rsidR="00D05C7F" w:rsidRPr="002B4FD5" w14:paraId="449C7847" w14:textId="342E5D0B" w:rsidTr="002B4FD5">
        <w:tc>
          <w:tcPr>
            <w:tcW w:w="704" w:type="dxa"/>
          </w:tcPr>
          <w:p w14:paraId="41E103AD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4</w:t>
            </w:r>
          </w:p>
        </w:tc>
        <w:tc>
          <w:tcPr>
            <w:tcW w:w="1559" w:type="dxa"/>
          </w:tcPr>
          <w:p w14:paraId="4C811D45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Joru</w:t>
            </w:r>
          </w:p>
        </w:tc>
        <w:tc>
          <w:tcPr>
            <w:tcW w:w="1418" w:type="dxa"/>
          </w:tcPr>
          <w:p w14:paraId="0D1BD586" w14:textId="192914E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25</w:t>
            </w:r>
          </w:p>
        </w:tc>
        <w:tc>
          <w:tcPr>
            <w:tcW w:w="1701" w:type="dxa"/>
          </w:tcPr>
          <w:p w14:paraId="5083F9DA" w14:textId="2242AF3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7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4A44AC" w14:textId="06B9B98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143156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00FE9D" w14:textId="6D7A9EAC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857737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F35B93" w14:textId="7D58240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3</w:t>
            </w:r>
          </w:p>
        </w:tc>
      </w:tr>
      <w:tr w:rsidR="00D05C7F" w:rsidRPr="002B4FD5" w14:paraId="30D45F46" w14:textId="2A2A84A2" w:rsidTr="002B4FD5">
        <w:tc>
          <w:tcPr>
            <w:tcW w:w="704" w:type="dxa"/>
          </w:tcPr>
          <w:p w14:paraId="6782B040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559" w:type="dxa"/>
          </w:tcPr>
          <w:p w14:paraId="1BB07673" w14:textId="5F8F1ED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Pujehun</w:t>
            </w:r>
          </w:p>
        </w:tc>
        <w:tc>
          <w:tcPr>
            <w:tcW w:w="1418" w:type="dxa"/>
          </w:tcPr>
          <w:p w14:paraId="19056FD5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701" w:type="dxa"/>
          </w:tcPr>
          <w:p w14:paraId="2BE284C2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F65A2B" w14:textId="1E0EECF9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2094665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8ADEAE" w14:textId="0824C7E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85968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40E2A5" w14:textId="396B4EA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22</w:t>
            </w:r>
          </w:p>
        </w:tc>
      </w:tr>
      <w:tr w:rsidR="00D05C7F" w:rsidRPr="002B4FD5" w14:paraId="7C2AE5F8" w14:textId="74DDA01C" w:rsidTr="002B4FD5">
        <w:tc>
          <w:tcPr>
            <w:tcW w:w="704" w:type="dxa"/>
          </w:tcPr>
          <w:p w14:paraId="41BF066C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35</w:t>
            </w:r>
          </w:p>
        </w:tc>
        <w:tc>
          <w:tcPr>
            <w:tcW w:w="1559" w:type="dxa"/>
          </w:tcPr>
          <w:p w14:paraId="63DD2B43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Zimmi</w:t>
            </w:r>
          </w:p>
        </w:tc>
        <w:tc>
          <w:tcPr>
            <w:tcW w:w="1418" w:type="dxa"/>
          </w:tcPr>
          <w:p w14:paraId="12BDB3DB" w14:textId="2F8FAC2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60</w:t>
            </w:r>
          </w:p>
        </w:tc>
        <w:tc>
          <w:tcPr>
            <w:tcW w:w="1701" w:type="dxa"/>
          </w:tcPr>
          <w:p w14:paraId="5E199B90" w14:textId="26E11C0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F8FFD6" w14:textId="41EBD77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256799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87FAD8" w14:textId="13D8985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17193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238FBE" w14:textId="64B621C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09</w:t>
            </w:r>
          </w:p>
        </w:tc>
      </w:tr>
      <w:tr w:rsidR="00D05C7F" w:rsidRPr="002B4FD5" w14:paraId="1A1A20E2" w14:textId="3B9BE4A5" w:rsidTr="002B4FD5">
        <w:tc>
          <w:tcPr>
            <w:tcW w:w="704" w:type="dxa"/>
          </w:tcPr>
          <w:p w14:paraId="14C565B7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6</w:t>
            </w:r>
          </w:p>
        </w:tc>
        <w:tc>
          <w:tcPr>
            <w:tcW w:w="1559" w:type="dxa"/>
          </w:tcPr>
          <w:p w14:paraId="53259617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Potoru</w:t>
            </w:r>
          </w:p>
        </w:tc>
        <w:tc>
          <w:tcPr>
            <w:tcW w:w="1418" w:type="dxa"/>
          </w:tcPr>
          <w:p w14:paraId="0D6852B4" w14:textId="799CDFE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40</w:t>
            </w:r>
          </w:p>
        </w:tc>
        <w:tc>
          <w:tcPr>
            <w:tcW w:w="1701" w:type="dxa"/>
          </w:tcPr>
          <w:p w14:paraId="03833B0C" w14:textId="0764355B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2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77BDFB" w14:textId="032578D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837866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E678FC" w14:textId="50CCA20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17193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B1E95E" w14:textId="3A3AD4D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12</w:t>
            </w:r>
          </w:p>
        </w:tc>
      </w:tr>
      <w:tr w:rsidR="00D05C7F" w:rsidRPr="002B4FD5" w14:paraId="01A59E53" w14:textId="0AF305A0" w:rsidTr="002B4FD5">
        <w:tc>
          <w:tcPr>
            <w:tcW w:w="704" w:type="dxa"/>
          </w:tcPr>
          <w:p w14:paraId="776C2E5A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37</w:t>
            </w:r>
          </w:p>
        </w:tc>
        <w:tc>
          <w:tcPr>
            <w:tcW w:w="1559" w:type="dxa"/>
          </w:tcPr>
          <w:p w14:paraId="55F9F4DA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Pujehun</w:t>
            </w:r>
          </w:p>
        </w:tc>
        <w:tc>
          <w:tcPr>
            <w:tcW w:w="1418" w:type="dxa"/>
          </w:tcPr>
          <w:p w14:paraId="18EEDD97" w14:textId="1246160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701" w:type="dxa"/>
          </w:tcPr>
          <w:p w14:paraId="412B0AAC" w14:textId="32B2188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6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482D82" w14:textId="61D3C19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13C03C" w14:textId="4FF60C0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51581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781C17" w14:textId="7E03239F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D05C7F" w:rsidRPr="002B4FD5" w14:paraId="0B7AE67F" w14:textId="2AA708F6" w:rsidTr="002B4FD5">
        <w:tc>
          <w:tcPr>
            <w:tcW w:w="704" w:type="dxa"/>
          </w:tcPr>
          <w:p w14:paraId="3B60882E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559" w:type="dxa"/>
          </w:tcPr>
          <w:p w14:paraId="0155316B" w14:textId="4C425774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Bonthe</w:t>
            </w:r>
          </w:p>
        </w:tc>
        <w:tc>
          <w:tcPr>
            <w:tcW w:w="1418" w:type="dxa"/>
          </w:tcPr>
          <w:p w14:paraId="06ED429B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701" w:type="dxa"/>
          </w:tcPr>
          <w:p w14:paraId="1992CCE6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F1B81E" w14:textId="13B65CA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240742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8BDB96" w14:textId="10400F5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83282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C34204" w14:textId="597A98D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61</w:t>
            </w:r>
          </w:p>
        </w:tc>
      </w:tr>
      <w:tr w:rsidR="00D05C7F" w:rsidRPr="002B4FD5" w14:paraId="75EFCCC0" w14:textId="1EC0FAF4" w:rsidTr="002B4FD5">
        <w:tc>
          <w:tcPr>
            <w:tcW w:w="704" w:type="dxa"/>
          </w:tcPr>
          <w:p w14:paraId="49B7904C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8</w:t>
            </w:r>
          </w:p>
        </w:tc>
        <w:tc>
          <w:tcPr>
            <w:tcW w:w="1559" w:type="dxa"/>
          </w:tcPr>
          <w:p w14:paraId="62255504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Torma Bun</w:t>
            </w:r>
          </w:p>
        </w:tc>
        <w:tc>
          <w:tcPr>
            <w:tcW w:w="1418" w:type="dxa"/>
          </w:tcPr>
          <w:p w14:paraId="2207771C" w14:textId="756304D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701" w:type="dxa"/>
          </w:tcPr>
          <w:p w14:paraId="25680475" w14:textId="1353DE1F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78933E" w14:textId="560D3F3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5B62C7" w14:textId="0D084F9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14984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F8BDB4" w14:textId="4F45BF7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D05C7F" w:rsidRPr="002B4FD5" w14:paraId="654F3A24" w14:textId="70534C80" w:rsidTr="002B4FD5">
        <w:tc>
          <w:tcPr>
            <w:tcW w:w="704" w:type="dxa"/>
          </w:tcPr>
          <w:p w14:paraId="0B8ECE2D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9</w:t>
            </w:r>
          </w:p>
        </w:tc>
        <w:tc>
          <w:tcPr>
            <w:tcW w:w="1559" w:type="dxa"/>
          </w:tcPr>
          <w:p w14:paraId="0646C631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Mattro Jung</w:t>
            </w:r>
          </w:p>
        </w:tc>
        <w:tc>
          <w:tcPr>
            <w:tcW w:w="1418" w:type="dxa"/>
          </w:tcPr>
          <w:p w14:paraId="7A5F5F89" w14:textId="298A4EB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00</w:t>
            </w:r>
          </w:p>
        </w:tc>
        <w:tc>
          <w:tcPr>
            <w:tcW w:w="1701" w:type="dxa"/>
          </w:tcPr>
          <w:p w14:paraId="1BDED032" w14:textId="3EC0D94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BEF6D5" w14:textId="55401FC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240742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BB466F" w14:textId="76483A6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14984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D7B616" w14:textId="41CF899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32</w:t>
            </w:r>
          </w:p>
        </w:tc>
      </w:tr>
      <w:tr w:rsidR="00D05C7F" w:rsidRPr="002B4FD5" w14:paraId="365D5995" w14:textId="1D01DD40" w:rsidTr="002B4FD5">
        <w:tc>
          <w:tcPr>
            <w:tcW w:w="704" w:type="dxa"/>
          </w:tcPr>
          <w:p w14:paraId="2B7670C3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0</w:t>
            </w:r>
          </w:p>
        </w:tc>
        <w:tc>
          <w:tcPr>
            <w:tcW w:w="1559" w:type="dxa"/>
          </w:tcPr>
          <w:p w14:paraId="58B25FEB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Yagoi</w:t>
            </w:r>
          </w:p>
        </w:tc>
        <w:tc>
          <w:tcPr>
            <w:tcW w:w="1418" w:type="dxa"/>
          </w:tcPr>
          <w:p w14:paraId="4FF8BDFF" w14:textId="39FA25DC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0</w:t>
            </w:r>
          </w:p>
        </w:tc>
        <w:tc>
          <w:tcPr>
            <w:tcW w:w="1701" w:type="dxa"/>
          </w:tcPr>
          <w:p w14:paraId="0681115E" w14:textId="63C2380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4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B14935" w14:textId="1810624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16C5EA" w14:textId="4A8B0C1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53312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B4DD0D" w14:textId="51DDDFEF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D05C7F" w:rsidRPr="002B4FD5" w14:paraId="638D47D8" w14:textId="4B9DAF94" w:rsidTr="002B4FD5">
        <w:tc>
          <w:tcPr>
            <w:tcW w:w="704" w:type="dxa"/>
          </w:tcPr>
          <w:p w14:paraId="13FC106B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559" w:type="dxa"/>
          </w:tcPr>
          <w:p w14:paraId="480E94AA" w14:textId="23BD21E3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Bo</w:t>
            </w:r>
          </w:p>
        </w:tc>
        <w:tc>
          <w:tcPr>
            <w:tcW w:w="1418" w:type="dxa"/>
          </w:tcPr>
          <w:p w14:paraId="01F56E17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701" w:type="dxa"/>
          </w:tcPr>
          <w:p w14:paraId="03CC9074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2D5F7E" w14:textId="4797D64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013566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88CFA7" w14:textId="6263C44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38742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71A67C" w14:textId="47E4C69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1</w:t>
            </w:r>
          </w:p>
        </w:tc>
      </w:tr>
      <w:tr w:rsidR="00D05C7F" w:rsidRPr="002B4FD5" w14:paraId="6C7D51BF" w14:textId="02B84BB1" w:rsidTr="002B4FD5">
        <w:tc>
          <w:tcPr>
            <w:tcW w:w="704" w:type="dxa"/>
          </w:tcPr>
          <w:p w14:paraId="3642813F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41</w:t>
            </w:r>
          </w:p>
        </w:tc>
        <w:tc>
          <w:tcPr>
            <w:tcW w:w="1559" w:type="dxa"/>
          </w:tcPr>
          <w:p w14:paraId="3172F61C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Koribondo</w:t>
            </w:r>
          </w:p>
        </w:tc>
        <w:tc>
          <w:tcPr>
            <w:tcW w:w="1418" w:type="dxa"/>
          </w:tcPr>
          <w:p w14:paraId="24CD5C68" w14:textId="295715A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0</w:t>
            </w:r>
          </w:p>
        </w:tc>
        <w:tc>
          <w:tcPr>
            <w:tcW w:w="1701" w:type="dxa"/>
          </w:tcPr>
          <w:p w14:paraId="5DBB7477" w14:textId="179021BC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24B63F" w14:textId="27032A8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602713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AC211B" w14:textId="041E74F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677485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2D53DB" w14:textId="2EA4595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1</w:t>
            </w:r>
          </w:p>
        </w:tc>
      </w:tr>
      <w:tr w:rsidR="00D05C7F" w:rsidRPr="002B4FD5" w14:paraId="346A49A3" w14:textId="741A2322" w:rsidTr="002B4FD5">
        <w:tc>
          <w:tcPr>
            <w:tcW w:w="704" w:type="dxa"/>
          </w:tcPr>
          <w:p w14:paraId="1EB60EEA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2</w:t>
            </w:r>
          </w:p>
        </w:tc>
        <w:tc>
          <w:tcPr>
            <w:tcW w:w="1559" w:type="dxa"/>
          </w:tcPr>
          <w:p w14:paraId="0C457CCA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Sumbuya</w:t>
            </w:r>
          </w:p>
        </w:tc>
        <w:tc>
          <w:tcPr>
            <w:tcW w:w="1418" w:type="dxa"/>
          </w:tcPr>
          <w:p w14:paraId="50C08F97" w14:textId="5D628FC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10</w:t>
            </w:r>
          </w:p>
        </w:tc>
        <w:tc>
          <w:tcPr>
            <w:tcW w:w="1701" w:type="dxa"/>
          </w:tcPr>
          <w:p w14:paraId="0FB000CC" w14:textId="1487285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6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C817C3" w14:textId="3F82FEEB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013566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792417" w14:textId="34B28D6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203245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433820" w14:textId="720526F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</w:t>
            </w:r>
          </w:p>
        </w:tc>
      </w:tr>
      <w:tr w:rsidR="00D05C7F" w:rsidRPr="002B4FD5" w14:paraId="0D76053B" w14:textId="316D8EA9" w:rsidTr="002B4FD5">
        <w:tc>
          <w:tcPr>
            <w:tcW w:w="704" w:type="dxa"/>
          </w:tcPr>
          <w:p w14:paraId="6C97BD97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3</w:t>
            </w:r>
          </w:p>
        </w:tc>
        <w:tc>
          <w:tcPr>
            <w:tcW w:w="1559" w:type="dxa"/>
          </w:tcPr>
          <w:p w14:paraId="0C06450C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Bo</w:t>
            </w:r>
          </w:p>
        </w:tc>
        <w:tc>
          <w:tcPr>
            <w:tcW w:w="1418" w:type="dxa"/>
          </w:tcPr>
          <w:p w14:paraId="000EF321" w14:textId="7B9B5DB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0</w:t>
            </w:r>
          </w:p>
        </w:tc>
        <w:tc>
          <w:tcPr>
            <w:tcW w:w="1701" w:type="dxa"/>
          </w:tcPr>
          <w:p w14:paraId="25E4ED34" w14:textId="2024603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2A671E" w14:textId="1F7A459B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602713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BA7535" w14:textId="101A849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BA092D" w14:textId="4AB3C37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</w:tr>
      <w:tr w:rsidR="00D05C7F" w:rsidRPr="002B4FD5" w14:paraId="0F5CB99F" w14:textId="4614FF9D" w:rsidTr="002B4FD5">
        <w:tc>
          <w:tcPr>
            <w:tcW w:w="704" w:type="dxa"/>
          </w:tcPr>
          <w:p w14:paraId="03B34F2D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4</w:t>
            </w:r>
          </w:p>
        </w:tc>
        <w:tc>
          <w:tcPr>
            <w:tcW w:w="1559" w:type="dxa"/>
          </w:tcPr>
          <w:p w14:paraId="0D976A68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Gerihun</w:t>
            </w:r>
          </w:p>
        </w:tc>
        <w:tc>
          <w:tcPr>
            <w:tcW w:w="1418" w:type="dxa"/>
          </w:tcPr>
          <w:p w14:paraId="70A528DA" w14:textId="1730C9A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5</w:t>
            </w:r>
          </w:p>
        </w:tc>
        <w:tc>
          <w:tcPr>
            <w:tcW w:w="1701" w:type="dxa"/>
          </w:tcPr>
          <w:p w14:paraId="14C3AE22" w14:textId="689E6C2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2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1A3381" w14:textId="30CD02AF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753391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7A81EC" w14:textId="133C81E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677485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CE3149" w14:textId="6D5DA26F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08</w:t>
            </w:r>
          </w:p>
        </w:tc>
      </w:tr>
      <w:tr w:rsidR="00D05C7F" w:rsidRPr="002B4FD5" w14:paraId="2A39618A" w14:textId="27168685" w:rsidTr="002B4FD5">
        <w:tc>
          <w:tcPr>
            <w:tcW w:w="704" w:type="dxa"/>
          </w:tcPr>
          <w:p w14:paraId="7349B7BD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45</w:t>
            </w:r>
          </w:p>
        </w:tc>
        <w:tc>
          <w:tcPr>
            <w:tcW w:w="1559" w:type="dxa"/>
          </w:tcPr>
          <w:p w14:paraId="14B4907B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Dambara</w:t>
            </w:r>
          </w:p>
        </w:tc>
        <w:tc>
          <w:tcPr>
            <w:tcW w:w="1418" w:type="dxa"/>
          </w:tcPr>
          <w:p w14:paraId="762D9122" w14:textId="1A58E9C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25</w:t>
            </w:r>
          </w:p>
        </w:tc>
        <w:tc>
          <w:tcPr>
            <w:tcW w:w="1701" w:type="dxa"/>
          </w:tcPr>
          <w:p w14:paraId="2AB9C0E1" w14:textId="20A8EB4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B250EC" w14:textId="43ECAFF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7533915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9BCD4C" w14:textId="0B5952B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CCA19B" w14:textId="3C2D7B1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</w:tr>
      <w:tr w:rsidR="00D05C7F" w:rsidRPr="002B4FD5" w14:paraId="2CD238D8" w14:textId="1DF29D98" w:rsidTr="002B4FD5">
        <w:tc>
          <w:tcPr>
            <w:tcW w:w="704" w:type="dxa"/>
          </w:tcPr>
          <w:p w14:paraId="2803AE2E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</w:p>
        </w:tc>
        <w:tc>
          <w:tcPr>
            <w:tcW w:w="1559" w:type="dxa"/>
          </w:tcPr>
          <w:p w14:paraId="303DD66E" w14:textId="5B710B74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Moyamba</w:t>
            </w:r>
          </w:p>
        </w:tc>
        <w:tc>
          <w:tcPr>
            <w:tcW w:w="1418" w:type="dxa"/>
          </w:tcPr>
          <w:p w14:paraId="3A24AC45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701" w:type="dxa"/>
          </w:tcPr>
          <w:p w14:paraId="52DAF00F" w14:textId="77777777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9A1E54" w14:textId="6A27800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9077124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FAB335" w14:textId="7CC696B5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600228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152E5A" w14:textId="37D87B2C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24</w:t>
            </w:r>
          </w:p>
        </w:tc>
      </w:tr>
      <w:tr w:rsidR="00D05C7F" w:rsidRPr="002B4FD5" w14:paraId="4C5DFF64" w14:textId="03FC8242" w:rsidTr="002B4FD5">
        <w:tc>
          <w:tcPr>
            <w:tcW w:w="704" w:type="dxa"/>
          </w:tcPr>
          <w:p w14:paraId="765FAF9D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it-IT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it-IT"/>
              </w:rPr>
              <w:t>46</w:t>
            </w:r>
          </w:p>
        </w:tc>
        <w:tc>
          <w:tcPr>
            <w:tcW w:w="1559" w:type="dxa"/>
          </w:tcPr>
          <w:p w14:paraId="09D5269E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Taiama</w:t>
            </w:r>
          </w:p>
        </w:tc>
        <w:tc>
          <w:tcPr>
            <w:tcW w:w="1418" w:type="dxa"/>
          </w:tcPr>
          <w:p w14:paraId="72E4A20B" w14:textId="0B91FCE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de-DE"/>
              </w:rPr>
              <w:t>50</w:t>
            </w:r>
          </w:p>
        </w:tc>
        <w:tc>
          <w:tcPr>
            <w:tcW w:w="1701" w:type="dxa"/>
          </w:tcPr>
          <w:p w14:paraId="6E5AADD0" w14:textId="2666DB8D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de-DE"/>
              </w:rPr>
              <w:t>4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F1E050" w14:textId="0866881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953856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3BD7AF" w14:textId="2B04A0C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2400915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EB6281" w14:textId="06FA21F3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2</w:t>
            </w:r>
          </w:p>
        </w:tc>
      </w:tr>
      <w:tr w:rsidR="00D05C7F" w:rsidRPr="002B4FD5" w14:paraId="26F43B65" w14:textId="556F7E0A" w:rsidTr="002B4FD5">
        <w:tc>
          <w:tcPr>
            <w:tcW w:w="704" w:type="dxa"/>
          </w:tcPr>
          <w:p w14:paraId="4D1B7FE9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de-DE"/>
              </w:rPr>
              <w:t>47</w:t>
            </w:r>
          </w:p>
        </w:tc>
        <w:tc>
          <w:tcPr>
            <w:tcW w:w="1559" w:type="dxa"/>
          </w:tcPr>
          <w:p w14:paraId="2BB1A8CC" w14:textId="77777777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Moyamba</w:t>
            </w:r>
          </w:p>
        </w:tc>
        <w:tc>
          <w:tcPr>
            <w:tcW w:w="1418" w:type="dxa"/>
          </w:tcPr>
          <w:p w14:paraId="79DD6512" w14:textId="4F0BF789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50</w:t>
            </w:r>
          </w:p>
        </w:tc>
        <w:tc>
          <w:tcPr>
            <w:tcW w:w="1701" w:type="dxa"/>
          </w:tcPr>
          <w:p w14:paraId="2DEDD9B7" w14:textId="7BAD49E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0C1E16" w14:textId="607EEEFB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9538562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E6A315" w14:textId="3A4716E1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80068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E7DDCC" w14:textId="44F52E62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16</w:t>
            </w:r>
          </w:p>
        </w:tc>
      </w:tr>
      <w:tr w:rsidR="00D05C7F" w:rsidRPr="002B4FD5" w14:paraId="325BD50A" w14:textId="78A2250A" w:rsidTr="002B4FD5">
        <w:tc>
          <w:tcPr>
            <w:tcW w:w="704" w:type="dxa"/>
          </w:tcPr>
          <w:p w14:paraId="79D64090" w14:textId="77CEDD64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de-DE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de-DE"/>
              </w:rPr>
              <w:t>48</w:t>
            </w:r>
          </w:p>
        </w:tc>
        <w:tc>
          <w:tcPr>
            <w:tcW w:w="1559" w:type="dxa"/>
          </w:tcPr>
          <w:p w14:paraId="2BF3223A" w14:textId="1CF693C4" w:rsidR="00D05C7F" w:rsidRPr="002B4FD5" w:rsidRDefault="00D05C7F" w:rsidP="003A6E19">
            <w:pPr>
              <w:keepNext/>
              <w:jc w:val="both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Sembehun</w:t>
            </w:r>
          </w:p>
        </w:tc>
        <w:tc>
          <w:tcPr>
            <w:tcW w:w="1418" w:type="dxa"/>
          </w:tcPr>
          <w:p w14:paraId="3DE58D6E" w14:textId="192424B4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0</w:t>
            </w:r>
          </w:p>
        </w:tc>
        <w:tc>
          <w:tcPr>
            <w:tcW w:w="1701" w:type="dxa"/>
          </w:tcPr>
          <w:p w14:paraId="03100A98" w14:textId="1165A450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sz w:val="18"/>
                <w:szCs w:val="18"/>
                <w:lang w:val="fr-FR"/>
              </w:rPr>
              <w:t>3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C14A14" w14:textId="00A3083A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AB1A75" w14:textId="08F0117B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80068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84A629" w14:textId="0D014DE8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  <w:lang w:val="fr-FR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</w:tbl>
    <w:p w14:paraId="5BE28D22" w14:textId="4901DECF" w:rsidR="00BF7B93" w:rsidRDefault="00BF7B93" w:rsidP="003B3FE6">
      <w:pPr>
        <w:keepNext/>
        <w:jc w:val="both"/>
        <w:rPr>
          <w:rFonts w:ascii="Arial" w:hAnsi="Arial" w:cs="Arial"/>
          <w:sz w:val="24"/>
          <w:szCs w:val="24"/>
        </w:rPr>
      </w:pPr>
    </w:p>
    <w:p w14:paraId="67CD84BD" w14:textId="674BA58E" w:rsidR="003A6E19" w:rsidRDefault="003836EC" w:rsidP="003B3FE6">
      <w:pPr>
        <w:keepNext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Table S4</w:t>
      </w:r>
      <w:r w:rsidR="003A6E19">
        <w:rPr>
          <w:rFonts w:ascii="Arial" w:hAnsi="Arial" w:cs="Arial"/>
          <w:sz w:val="24"/>
          <w:szCs w:val="24"/>
        </w:rPr>
        <w:t xml:space="preserve"> Total Rice Consumption</w:t>
      </w:r>
      <w:r w:rsidR="00CD3256">
        <w:rPr>
          <w:rFonts w:ascii="Arial" w:hAnsi="Arial" w:cs="Arial"/>
          <w:sz w:val="24"/>
          <w:szCs w:val="24"/>
        </w:rPr>
        <w:t xml:space="preserve"> </w:t>
      </w:r>
      <w:r w:rsidR="00CD3256">
        <w:rPr>
          <w:rFonts w:ascii="Arial" w:hAnsi="Arial" w:cs="Arial"/>
          <w:sz w:val="24"/>
          <w:szCs w:val="24"/>
        </w:rPr>
        <w:fldChar w:fldCharType="begin"/>
      </w:r>
      <w:r w:rsidR="00866390">
        <w:rPr>
          <w:rFonts w:ascii="Arial" w:hAnsi="Arial" w:cs="Arial"/>
          <w:sz w:val="24"/>
          <w:szCs w:val="24"/>
        </w:rPr>
        <w:instrText xml:space="preserve"> ADDIN EN.CITE &lt;EndNote&gt;&lt;Cite&gt;&lt;Author&gt;L.S.Gboku&lt;/Author&gt;&lt;Year&gt;2017&lt;/Year&gt;&lt;RecNum&gt;489&lt;/RecNum&gt;&lt;DisplayText&gt;&lt;style face="superscript"&gt;2-3&lt;/style&gt;&lt;/DisplayText&gt;&lt;record&gt;&lt;rec-number&gt;489&lt;/rec-number&gt;&lt;foreign-keys&gt;&lt;key app="EN" db-id="2e29exfe3dp2f8ee02pve0tiwa9paarpxppr" timestamp="1588078857"&gt;489&lt;/key&gt;&lt;/foreign-keys&gt;&lt;ref-type name="Report"&gt;27&lt;/ref-type&gt;&lt;contributors&gt;&lt;authors&gt;&lt;author&gt;Matthew L.S.Gboku&lt;/author&gt;&lt;author&gt;Sahr Kari Davowa&lt;/author&gt;&lt;author&gt;Abdul Gassama&lt;/author&gt;&lt;/authors&gt;&lt;tertiary-authors&gt;&lt;author&gt;Statistics Sierra Leone (SSL)&lt;/author&gt;&lt;/tertiary-authors&gt;&lt;/contributors&gt;&lt;titles&gt;&lt;title&gt;Sierra Leone 2015 Population and Housing Census: Thematic Report on Agriculture&lt;/title&gt;&lt;/titles&gt;&lt;dates&gt;&lt;year&gt;2017&lt;/year&gt;&lt;/dates&gt;&lt;urls&gt;&lt;/urls&gt;&lt;/record&gt;&lt;/Cite&gt;&lt;Cite&gt;&lt;RecNum&gt;499&lt;/RecNum&gt;&lt;record&gt;&lt;rec-number&gt;499&lt;/rec-number&gt;&lt;foreign-keys&gt;&lt;key app="EN" db-id="xwrxdsxe6apa0jee2xmpssxcdasez0a2refr" timestamp="1396786831"&gt;499&lt;/key&gt;&lt;/foreign-keys&gt;&lt;ref-type name="Journal Article"&gt;17&lt;/ref-type&gt;&lt;contributors&gt;&lt;authors&gt;&lt;author&gt;Trimm, D. L.&lt;/author&gt;&lt;author&gt;Stanislaus, A.&lt;/author&gt;&lt;/authors&gt;&lt;/contributors&gt;&lt;auth-address&gt;KUWAIT INST SCI RES, DEPT PETR TECHNOL, SAFAT, KUWAIT.&amp;#xD;TRIMM, DL (reprint author), UNIV NEW S WALES, SCH CHEM ENGN &amp;amp; IND CHEM, KENSINGTON, NSW 2033, AUSTRALIA.&lt;/auth-address&gt;&lt;titles&gt;&lt;title&gt;THE CONTROL OF PORE-SIZE IN ALUMINA CATALYST SUPPORTS - A REVIEW&lt;/title&gt;&lt;secondary-title&gt;Applied Catalysis&lt;/secondary-title&gt;&lt;/titles&gt;&lt;periodical&gt;&lt;full-title&gt;Applied Catalysis&lt;/full-title&gt;&lt;/periodical&gt;&lt;pages&gt;215-238&lt;/pages&gt;&lt;volume&gt;21&lt;/volume&gt;&lt;number&gt;2&lt;/number&gt;&lt;dates&gt;&lt;year&gt;1986&lt;/year&gt;&lt;pub-dates&gt;&lt;date&gt;Mar&lt;/date&gt;&lt;/pub-dates&gt;&lt;/dates&gt;&lt;isbn&gt;0166-9834&lt;/isbn&gt;&lt;accession-num&gt;WOS:A1986A936000001&lt;/accession-num&gt;&lt;work-type&gt;Review&lt;/work-type&gt;&lt;urls&gt;&lt;related-urls&gt;&lt;url&gt;&amp;lt;Go to ISI&amp;gt;://WOS:A1986A936000001&lt;/url&gt;&lt;/related-urls&gt;&lt;/urls&gt;&lt;electronic-resource-num&gt;10.1016/s0166-9834(00)81356-1&lt;/electronic-resource-num&gt;&lt;language&gt;English&lt;/language&gt;&lt;/record&gt;&lt;/Cite&gt;&lt;/EndNote&gt;</w:instrText>
      </w:r>
      <w:r w:rsidR="00CD3256">
        <w:rPr>
          <w:rFonts w:ascii="Arial" w:hAnsi="Arial" w:cs="Arial"/>
          <w:sz w:val="24"/>
          <w:szCs w:val="24"/>
        </w:rPr>
        <w:fldChar w:fldCharType="separate"/>
      </w:r>
      <w:r w:rsidR="00866390" w:rsidRPr="00866390">
        <w:rPr>
          <w:rFonts w:ascii="Arial" w:hAnsi="Arial" w:cs="Arial"/>
          <w:noProof/>
          <w:sz w:val="24"/>
          <w:szCs w:val="24"/>
          <w:vertAlign w:val="superscript"/>
        </w:rPr>
        <w:t>2-3</w:t>
      </w:r>
      <w:r w:rsidR="00CD3256">
        <w:rPr>
          <w:rFonts w:ascii="Arial" w:hAnsi="Arial" w:cs="Arial"/>
          <w:sz w:val="24"/>
          <w:szCs w:val="24"/>
        </w:rPr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38"/>
        <w:gridCol w:w="2268"/>
        <w:gridCol w:w="1985"/>
        <w:gridCol w:w="2925"/>
      </w:tblGrid>
      <w:tr w:rsidR="00C63911" w:rsidRPr="002B4FD5" w14:paraId="328280C9" w14:textId="77777777" w:rsidTr="0032655F">
        <w:tc>
          <w:tcPr>
            <w:tcW w:w="1838" w:type="dxa"/>
          </w:tcPr>
          <w:p w14:paraId="2783A853" w14:textId="6FC9FC60" w:rsidR="00C63911" w:rsidRPr="002B4FD5" w:rsidRDefault="00C63911" w:rsidP="003B3FE6">
            <w:pPr>
              <w:keepNext/>
              <w:jc w:val="both"/>
              <w:rPr>
                <w:rFonts w:ascii="Arial" w:hAnsi="Arial" w:cs="Arial"/>
                <w:sz w:val="20"/>
                <w:szCs w:val="24"/>
              </w:rPr>
            </w:pPr>
            <w:r w:rsidRPr="002B4FD5">
              <w:rPr>
                <w:rFonts w:ascii="Arial" w:hAnsi="Arial" w:cs="Arial"/>
                <w:sz w:val="20"/>
                <w:szCs w:val="24"/>
              </w:rPr>
              <w:t>Population</w:t>
            </w:r>
          </w:p>
        </w:tc>
        <w:tc>
          <w:tcPr>
            <w:tcW w:w="2268" w:type="dxa"/>
          </w:tcPr>
          <w:p w14:paraId="00DD4615" w14:textId="74D026FA" w:rsidR="00C63911" w:rsidRPr="002B4FD5" w:rsidRDefault="00C63911" w:rsidP="003B3FE6">
            <w:pPr>
              <w:keepNext/>
              <w:jc w:val="both"/>
              <w:rPr>
                <w:rFonts w:ascii="Arial" w:hAnsi="Arial" w:cs="Arial"/>
                <w:sz w:val="20"/>
                <w:szCs w:val="24"/>
              </w:rPr>
            </w:pPr>
            <w:r w:rsidRPr="002B4FD5">
              <w:rPr>
                <w:rFonts w:ascii="Arial" w:hAnsi="Arial" w:cs="Arial"/>
                <w:sz w:val="20"/>
                <w:szCs w:val="24"/>
              </w:rPr>
              <w:t>Production</w:t>
            </w:r>
            <w:r w:rsidR="0032655F" w:rsidRPr="002B4FD5">
              <w:rPr>
                <w:rFonts w:ascii="Arial" w:hAnsi="Arial" w:cs="Arial"/>
                <w:sz w:val="20"/>
                <w:szCs w:val="24"/>
              </w:rPr>
              <w:t xml:space="preserve"> (tonne)</w:t>
            </w:r>
          </w:p>
        </w:tc>
        <w:tc>
          <w:tcPr>
            <w:tcW w:w="1985" w:type="dxa"/>
          </w:tcPr>
          <w:p w14:paraId="43D64382" w14:textId="44761ACD" w:rsidR="00C63911" w:rsidRPr="002B4FD5" w:rsidRDefault="00C63911" w:rsidP="003B3FE6">
            <w:pPr>
              <w:keepNext/>
              <w:jc w:val="both"/>
              <w:rPr>
                <w:rFonts w:ascii="Arial" w:hAnsi="Arial" w:cs="Arial"/>
                <w:sz w:val="20"/>
                <w:szCs w:val="24"/>
              </w:rPr>
            </w:pPr>
            <w:r w:rsidRPr="002B4FD5">
              <w:rPr>
                <w:rFonts w:ascii="Arial" w:hAnsi="Arial" w:cs="Arial"/>
                <w:sz w:val="20"/>
                <w:szCs w:val="24"/>
              </w:rPr>
              <w:t>Import</w:t>
            </w:r>
            <w:r w:rsidR="0032655F" w:rsidRPr="002B4FD5">
              <w:rPr>
                <w:rFonts w:ascii="Arial" w:hAnsi="Arial" w:cs="Arial"/>
                <w:sz w:val="20"/>
                <w:szCs w:val="24"/>
              </w:rPr>
              <w:t xml:space="preserve"> (tonne)</w:t>
            </w:r>
          </w:p>
        </w:tc>
        <w:tc>
          <w:tcPr>
            <w:tcW w:w="2925" w:type="dxa"/>
          </w:tcPr>
          <w:p w14:paraId="0DE8AEB1" w14:textId="483A4C39" w:rsidR="00C63911" w:rsidRPr="002B4FD5" w:rsidRDefault="00C63911" w:rsidP="003B3FE6">
            <w:pPr>
              <w:keepNext/>
              <w:jc w:val="both"/>
              <w:rPr>
                <w:rFonts w:ascii="Arial" w:hAnsi="Arial" w:cs="Arial"/>
                <w:sz w:val="20"/>
                <w:szCs w:val="24"/>
              </w:rPr>
            </w:pPr>
            <w:r w:rsidRPr="002B4FD5">
              <w:rPr>
                <w:rFonts w:ascii="Arial" w:hAnsi="Arial" w:cs="Arial"/>
                <w:sz w:val="20"/>
                <w:szCs w:val="24"/>
              </w:rPr>
              <w:t>Consumption</w:t>
            </w:r>
            <w:r w:rsidR="0032655F" w:rsidRPr="002B4FD5">
              <w:rPr>
                <w:rFonts w:ascii="Arial" w:hAnsi="Arial" w:cs="Arial"/>
                <w:sz w:val="20"/>
                <w:szCs w:val="24"/>
              </w:rPr>
              <w:t xml:space="preserve"> (kg/person)</w:t>
            </w:r>
          </w:p>
        </w:tc>
      </w:tr>
      <w:tr w:rsidR="00C63911" w:rsidRPr="002B4FD5" w14:paraId="1D22E800" w14:textId="77777777" w:rsidTr="0032655F">
        <w:tc>
          <w:tcPr>
            <w:tcW w:w="1838" w:type="dxa"/>
          </w:tcPr>
          <w:p w14:paraId="5393799B" w14:textId="306FCF58" w:rsidR="00C63911" w:rsidRPr="002B4FD5" w:rsidRDefault="00C63911" w:rsidP="003B3FE6">
            <w:pPr>
              <w:keepNext/>
              <w:jc w:val="both"/>
              <w:rPr>
                <w:rFonts w:ascii="Arial" w:hAnsi="Arial" w:cs="Arial"/>
                <w:sz w:val="20"/>
                <w:szCs w:val="24"/>
              </w:rPr>
            </w:pPr>
            <w:r w:rsidRPr="002B4FD5">
              <w:rPr>
                <w:rFonts w:ascii="Arial" w:hAnsi="Arial" w:cs="Arial"/>
                <w:sz w:val="20"/>
                <w:szCs w:val="24"/>
              </w:rPr>
              <w:t>7100000</w:t>
            </w:r>
          </w:p>
        </w:tc>
        <w:tc>
          <w:tcPr>
            <w:tcW w:w="2268" w:type="dxa"/>
          </w:tcPr>
          <w:p w14:paraId="5BAD204D" w14:textId="18C80BC9" w:rsidR="00C63911" w:rsidRPr="002B4FD5" w:rsidRDefault="00C63911" w:rsidP="003B3FE6">
            <w:pPr>
              <w:keepNext/>
              <w:jc w:val="both"/>
              <w:rPr>
                <w:rFonts w:ascii="Arial" w:hAnsi="Arial" w:cs="Arial"/>
                <w:sz w:val="20"/>
                <w:szCs w:val="24"/>
              </w:rPr>
            </w:pPr>
            <w:r w:rsidRPr="002B4FD5">
              <w:rPr>
                <w:rFonts w:ascii="Arial" w:hAnsi="Arial" w:cs="Arial"/>
                <w:sz w:val="20"/>
                <w:szCs w:val="24"/>
              </w:rPr>
              <w:t>504292</w:t>
            </w:r>
          </w:p>
        </w:tc>
        <w:tc>
          <w:tcPr>
            <w:tcW w:w="1985" w:type="dxa"/>
          </w:tcPr>
          <w:p w14:paraId="1BBD0084" w14:textId="7B3B5FE4" w:rsidR="00C63911" w:rsidRPr="002B4FD5" w:rsidRDefault="00C63911" w:rsidP="003B3FE6">
            <w:pPr>
              <w:keepNext/>
              <w:jc w:val="both"/>
              <w:rPr>
                <w:rFonts w:ascii="Arial" w:hAnsi="Arial" w:cs="Arial"/>
                <w:sz w:val="20"/>
                <w:szCs w:val="24"/>
              </w:rPr>
            </w:pPr>
            <w:r w:rsidRPr="002B4FD5">
              <w:rPr>
                <w:rFonts w:ascii="Arial" w:hAnsi="Arial" w:cs="Arial"/>
                <w:sz w:val="20"/>
                <w:szCs w:val="24"/>
              </w:rPr>
              <w:t>310329</w:t>
            </w:r>
          </w:p>
        </w:tc>
        <w:tc>
          <w:tcPr>
            <w:tcW w:w="2925" w:type="dxa"/>
          </w:tcPr>
          <w:p w14:paraId="3CC999ED" w14:textId="2A87CBB9" w:rsidR="00C63911" w:rsidRPr="002B4FD5" w:rsidRDefault="00C63911" w:rsidP="003B3FE6">
            <w:pPr>
              <w:keepNext/>
              <w:jc w:val="both"/>
              <w:rPr>
                <w:rFonts w:ascii="Arial" w:hAnsi="Arial" w:cs="Arial"/>
                <w:sz w:val="20"/>
                <w:szCs w:val="24"/>
              </w:rPr>
            </w:pPr>
            <w:r w:rsidRPr="002B4FD5">
              <w:rPr>
                <w:rFonts w:ascii="Arial" w:hAnsi="Arial" w:cs="Arial"/>
                <w:sz w:val="20"/>
                <w:szCs w:val="24"/>
              </w:rPr>
              <w:t>115</w:t>
            </w:r>
          </w:p>
        </w:tc>
      </w:tr>
    </w:tbl>
    <w:p w14:paraId="549C53A2" w14:textId="1781C648" w:rsidR="00B920AC" w:rsidRDefault="00B920AC" w:rsidP="003B3FE6">
      <w:pPr>
        <w:keepNext/>
        <w:jc w:val="both"/>
        <w:rPr>
          <w:rFonts w:ascii="Arial" w:hAnsi="Arial" w:cs="Arial"/>
          <w:sz w:val="24"/>
          <w:szCs w:val="24"/>
        </w:rPr>
      </w:pPr>
    </w:p>
    <w:p w14:paraId="2FA2A711" w14:textId="1B947D7F" w:rsidR="003836EC" w:rsidRDefault="003836EC" w:rsidP="003836EC">
      <w:pPr>
        <w:keepNext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able S5 Fertilizer Prices</w:t>
      </w:r>
    </w:p>
    <w:p w14:paraId="0DEFFC43" w14:textId="77777777" w:rsidR="003836EC" w:rsidRDefault="003836EC" w:rsidP="003836EC">
      <w:pPr>
        <w:keepNext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Monoammonium phosphate (MAP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37"/>
        <w:gridCol w:w="1017"/>
        <w:gridCol w:w="792"/>
        <w:gridCol w:w="792"/>
        <w:gridCol w:w="889"/>
        <w:gridCol w:w="793"/>
        <w:gridCol w:w="793"/>
        <w:gridCol w:w="245"/>
        <w:gridCol w:w="772"/>
        <w:gridCol w:w="793"/>
        <w:gridCol w:w="793"/>
      </w:tblGrid>
      <w:tr w:rsidR="003836EC" w:rsidRPr="002B4FD5" w14:paraId="20464ADC" w14:textId="77777777" w:rsidTr="00F82290">
        <w:tc>
          <w:tcPr>
            <w:tcW w:w="1337" w:type="dxa"/>
          </w:tcPr>
          <w:p w14:paraId="4AAD5BF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Country</w:t>
            </w:r>
          </w:p>
        </w:tc>
        <w:tc>
          <w:tcPr>
            <w:tcW w:w="1017" w:type="dxa"/>
          </w:tcPr>
          <w:p w14:paraId="77AD494C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Tonnes</w:t>
            </w:r>
          </w:p>
        </w:tc>
        <w:tc>
          <w:tcPr>
            <w:tcW w:w="792" w:type="dxa"/>
          </w:tcPr>
          <w:p w14:paraId="4DE1E88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2" w:type="dxa"/>
          </w:tcPr>
          <w:p w14:paraId="6EA1C5D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9" w:type="dxa"/>
          </w:tcPr>
          <w:p w14:paraId="4F2F207E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$1000</w:t>
            </w:r>
          </w:p>
        </w:tc>
        <w:tc>
          <w:tcPr>
            <w:tcW w:w="793" w:type="dxa"/>
          </w:tcPr>
          <w:p w14:paraId="5DFE70E4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3" w:type="dxa"/>
          </w:tcPr>
          <w:p w14:paraId="053DC2FB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17" w:type="dxa"/>
            <w:gridSpan w:val="2"/>
          </w:tcPr>
          <w:p w14:paraId="2D6DDD1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$/tonne</w:t>
            </w:r>
          </w:p>
        </w:tc>
        <w:tc>
          <w:tcPr>
            <w:tcW w:w="793" w:type="dxa"/>
          </w:tcPr>
          <w:p w14:paraId="6AC7A74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3" w:type="dxa"/>
          </w:tcPr>
          <w:p w14:paraId="086831AC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836EC" w:rsidRPr="002B4FD5" w14:paraId="276AA18F" w14:textId="77777777" w:rsidTr="00F82290">
        <w:tc>
          <w:tcPr>
            <w:tcW w:w="1337" w:type="dxa"/>
          </w:tcPr>
          <w:p w14:paraId="43B2965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17" w:type="dxa"/>
          </w:tcPr>
          <w:p w14:paraId="353D645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5</w:t>
            </w:r>
          </w:p>
        </w:tc>
        <w:tc>
          <w:tcPr>
            <w:tcW w:w="792" w:type="dxa"/>
          </w:tcPr>
          <w:p w14:paraId="0F3F18F4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6</w:t>
            </w:r>
          </w:p>
        </w:tc>
        <w:tc>
          <w:tcPr>
            <w:tcW w:w="792" w:type="dxa"/>
          </w:tcPr>
          <w:p w14:paraId="02ACF6B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7</w:t>
            </w:r>
          </w:p>
        </w:tc>
        <w:tc>
          <w:tcPr>
            <w:tcW w:w="889" w:type="dxa"/>
          </w:tcPr>
          <w:p w14:paraId="4081E5E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5</w:t>
            </w:r>
          </w:p>
        </w:tc>
        <w:tc>
          <w:tcPr>
            <w:tcW w:w="793" w:type="dxa"/>
          </w:tcPr>
          <w:p w14:paraId="525CDE4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6</w:t>
            </w:r>
          </w:p>
        </w:tc>
        <w:tc>
          <w:tcPr>
            <w:tcW w:w="793" w:type="dxa"/>
          </w:tcPr>
          <w:p w14:paraId="4FC9209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7</w:t>
            </w:r>
          </w:p>
        </w:tc>
        <w:tc>
          <w:tcPr>
            <w:tcW w:w="1017" w:type="dxa"/>
            <w:gridSpan w:val="2"/>
          </w:tcPr>
          <w:p w14:paraId="71F41AEB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5</w:t>
            </w:r>
          </w:p>
        </w:tc>
        <w:tc>
          <w:tcPr>
            <w:tcW w:w="793" w:type="dxa"/>
          </w:tcPr>
          <w:p w14:paraId="3CB98FF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6</w:t>
            </w:r>
          </w:p>
        </w:tc>
        <w:tc>
          <w:tcPr>
            <w:tcW w:w="793" w:type="dxa"/>
          </w:tcPr>
          <w:p w14:paraId="35D42A61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7</w:t>
            </w:r>
          </w:p>
        </w:tc>
      </w:tr>
      <w:tr w:rsidR="003836EC" w:rsidRPr="002B4FD5" w14:paraId="250E3D55" w14:textId="77777777" w:rsidTr="00F82290">
        <w:tc>
          <w:tcPr>
            <w:tcW w:w="1337" w:type="dxa"/>
          </w:tcPr>
          <w:p w14:paraId="40C4A804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Ghana</w:t>
            </w:r>
          </w:p>
        </w:tc>
        <w:tc>
          <w:tcPr>
            <w:tcW w:w="1017" w:type="dxa"/>
          </w:tcPr>
          <w:p w14:paraId="536E7CB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2" w:type="dxa"/>
          </w:tcPr>
          <w:p w14:paraId="50B35B7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2" w:type="dxa"/>
          </w:tcPr>
          <w:p w14:paraId="0BC895B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340</w:t>
            </w:r>
          </w:p>
        </w:tc>
        <w:tc>
          <w:tcPr>
            <w:tcW w:w="889" w:type="dxa"/>
          </w:tcPr>
          <w:p w14:paraId="29232FEB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3" w:type="dxa"/>
          </w:tcPr>
          <w:p w14:paraId="45F21FF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3" w:type="dxa"/>
          </w:tcPr>
          <w:p w14:paraId="74C024A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531</w:t>
            </w:r>
          </w:p>
        </w:tc>
        <w:tc>
          <w:tcPr>
            <w:tcW w:w="1017" w:type="dxa"/>
            <w:gridSpan w:val="2"/>
          </w:tcPr>
          <w:p w14:paraId="0A4B458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3" w:type="dxa"/>
          </w:tcPr>
          <w:p w14:paraId="04B6451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3" w:type="dxa"/>
          </w:tcPr>
          <w:p w14:paraId="5F85A4C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83</w:t>
            </w:r>
          </w:p>
        </w:tc>
      </w:tr>
      <w:tr w:rsidR="003836EC" w:rsidRPr="002B4FD5" w14:paraId="3505E8DA" w14:textId="77777777" w:rsidTr="00F82290">
        <w:tc>
          <w:tcPr>
            <w:tcW w:w="1337" w:type="dxa"/>
          </w:tcPr>
          <w:p w14:paraId="2E53A8B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Nigeria</w:t>
            </w:r>
          </w:p>
        </w:tc>
        <w:tc>
          <w:tcPr>
            <w:tcW w:w="1017" w:type="dxa"/>
          </w:tcPr>
          <w:p w14:paraId="5A7C4F3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2" w:type="dxa"/>
          </w:tcPr>
          <w:p w14:paraId="6DF7EFE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8</w:t>
            </w:r>
          </w:p>
        </w:tc>
        <w:tc>
          <w:tcPr>
            <w:tcW w:w="792" w:type="dxa"/>
          </w:tcPr>
          <w:p w14:paraId="5BBB8BF1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3</w:t>
            </w:r>
          </w:p>
        </w:tc>
        <w:tc>
          <w:tcPr>
            <w:tcW w:w="889" w:type="dxa"/>
          </w:tcPr>
          <w:p w14:paraId="44F495B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3" w:type="dxa"/>
          </w:tcPr>
          <w:p w14:paraId="762035F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4</w:t>
            </w:r>
          </w:p>
        </w:tc>
        <w:tc>
          <w:tcPr>
            <w:tcW w:w="793" w:type="dxa"/>
          </w:tcPr>
          <w:p w14:paraId="4CC23BB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1017" w:type="dxa"/>
            <w:gridSpan w:val="2"/>
          </w:tcPr>
          <w:p w14:paraId="5278A06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3" w:type="dxa"/>
          </w:tcPr>
          <w:p w14:paraId="78ADBA7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96</w:t>
            </w:r>
          </w:p>
        </w:tc>
        <w:tc>
          <w:tcPr>
            <w:tcW w:w="793" w:type="dxa"/>
          </w:tcPr>
          <w:p w14:paraId="3BD6A85E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15</w:t>
            </w:r>
          </w:p>
        </w:tc>
      </w:tr>
      <w:tr w:rsidR="003836EC" w:rsidRPr="002B4FD5" w14:paraId="2FCD2D07" w14:textId="77777777" w:rsidTr="00F82290">
        <w:tc>
          <w:tcPr>
            <w:tcW w:w="1337" w:type="dxa"/>
          </w:tcPr>
          <w:p w14:paraId="3EC2D0B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Senegal</w:t>
            </w:r>
          </w:p>
        </w:tc>
        <w:tc>
          <w:tcPr>
            <w:tcW w:w="1017" w:type="dxa"/>
          </w:tcPr>
          <w:p w14:paraId="52CD7D9B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04</w:t>
            </w:r>
          </w:p>
        </w:tc>
        <w:tc>
          <w:tcPr>
            <w:tcW w:w="792" w:type="dxa"/>
          </w:tcPr>
          <w:p w14:paraId="3058729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75</w:t>
            </w:r>
          </w:p>
        </w:tc>
        <w:tc>
          <w:tcPr>
            <w:tcW w:w="792" w:type="dxa"/>
          </w:tcPr>
          <w:p w14:paraId="4C309EB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33</w:t>
            </w:r>
          </w:p>
        </w:tc>
        <w:tc>
          <w:tcPr>
            <w:tcW w:w="889" w:type="dxa"/>
          </w:tcPr>
          <w:p w14:paraId="00458B21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17</w:t>
            </w:r>
          </w:p>
        </w:tc>
        <w:tc>
          <w:tcPr>
            <w:tcW w:w="793" w:type="dxa"/>
          </w:tcPr>
          <w:p w14:paraId="06F730C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67</w:t>
            </w:r>
          </w:p>
        </w:tc>
        <w:tc>
          <w:tcPr>
            <w:tcW w:w="793" w:type="dxa"/>
          </w:tcPr>
          <w:p w14:paraId="541625B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64</w:t>
            </w:r>
          </w:p>
        </w:tc>
        <w:tc>
          <w:tcPr>
            <w:tcW w:w="1017" w:type="dxa"/>
            <w:gridSpan w:val="2"/>
          </w:tcPr>
          <w:p w14:paraId="70B0EDC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032</w:t>
            </w:r>
          </w:p>
        </w:tc>
        <w:tc>
          <w:tcPr>
            <w:tcW w:w="793" w:type="dxa"/>
          </w:tcPr>
          <w:p w14:paraId="4E9DD65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74</w:t>
            </w:r>
          </w:p>
        </w:tc>
        <w:tc>
          <w:tcPr>
            <w:tcW w:w="793" w:type="dxa"/>
          </w:tcPr>
          <w:p w14:paraId="1834773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33</w:t>
            </w:r>
          </w:p>
        </w:tc>
      </w:tr>
      <w:tr w:rsidR="003836EC" w:rsidRPr="002B4FD5" w14:paraId="37AA84B2" w14:textId="77777777" w:rsidTr="00F82290">
        <w:tc>
          <w:tcPr>
            <w:tcW w:w="1337" w:type="dxa"/>
          </w:tcPr>
          <w:p w14:paraId="6D452F0C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Cameroon</w:t>
            </w:r>
          </w:p>
        </w:tc>
        <w:tc>
          <w:tcPr>
            <w:tcW w:w="1017" w:type="dxa"/>
          </w:tcPr>
          <w:p w14:paraId="122AC07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775</w:t>
            </w:r>
          </w:p>
        </w:tc>
        <w:tc>
          <w:tcPr>
            <w:tcW w:w="792" w:type="dxa"/>
          </w:tcPr>
          <w:p w14:paraId="0D267EA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125</w:t>
            </w:r>
          </w:p>
        </w:tc>
        <w:tc>
          <w:tcPr>
            <w:tcW w:w="792" w:type="dxa"/>
          </w:tcPr>
          <w:p w14:paraId="18D5BC5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50</w:t>
            </w:r>
          </w:p>
        </w:tc>
        <w:tc>
          <w:tcPr>
            <w:tcW w:w="889" w:type="dxa"/>
          </w:tcPr>
          <w:p w14:paraId="5AA6154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153</w:t>
            </w:r>
          </w:p>
        </w:tc>
        <w:tc>
          <w:tcPr>
            <w:tcW w:w="793" w:type="dxa"/>
          </w:tcPr>
          <w:p w14:paraId="308AA121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24</w:t>
            </w:r>
          </w:p>
        </w:tc>
        <w:tc>
          <w:tcPr>
            <w:tcW w:w="793" w:type="dxa"/>
          </w:tcPr>
          <w:p w14:paraId="5154372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23</w:t>
            </w:r>
          </w:p>
        </w:tc>
        <w:tc>
          <w:tcPr>
            <w:tcW w:w="1017" w:type="dxa"/>
            <w:gridSpan w:val="2"/>
          </w:tcPr>
          <w:p w14:paraId="26D45D3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50</w:t>
            </w:r>
          </w:p>
        </w:tc>
        <w:tc>
          <w:tcPr>
            <w:tcW w:w="793" w:type="dxa"/>
          </w:tcPr>
          <w:p w14:paraId="3C08A12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43</w:t>
            </w:r>
          </w:p>
        </w:tc>
        <w:tc>
          <w:tcPr>
            <w:tcW w:w="793" w:type="dxa"/>
          </w:tcPr>
          <w:p w14:paraId="321A57E4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97</w:t>
            </w:r>
          </w:p>
        </w:tc>
      </w:tr>
      <w:tr w:rsidR="003836EC" w:rsidRPr="002B4FD5" w14:paraId="1A548DED" w14:textId="77777777" w:rsidTr="00F82290">
        <w:tc>
          <w:tcPr>
            <w:tcW w:w="1337" w:type="dxa"/>
          </w:tcPr>
          <w:p w14:paraId="23B1635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17" w:type="dxa"/>
          </w:tcPr>
          <w:p w14:paraId="673D407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2" w:type="dxa"/>
          </w:tcPr>
          <w:p w14:paraId="33E028F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2" w:type="dxa"/>
          </w:tcPr>
          <w:p w14:paraId="398F997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9" w:type="dxa"/>
          </w:tcPr>
          <w:p w14:paraId="54FF43FE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3" w:type="dxa"/>
          </w:tcPr>
          <w:p w14:paraId="5FE0585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93" w:type="dxa"/>
          </w:tcPr>
          <w:p w14:paraId="3CA9DF1E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45" w:type="dxa"/>
          </w:tcPr>
          <w:p w14:paraId="5BE14FB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5" w:type="dxa"/>
            <w:gridSpan w:val="2"/>
          </w:tcPr>
          <w:p w14:paraId="6DBD480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Average</w:t>
            </w:r>
          </w:p>
        </w:tc>
        <w:tc>
          <w:tcPr>
            <w:tcW w:w="793" w:type="dxa"/>
          </w:tcPr>
          <w:p w14:paraId="1180EEC4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80</w:t>
            </w:r>
          </w:p>
        </w:tc>
      </w:tr>
    </w:tbl>
    <w:p w14:paraId="38D583D5" w14:textId="77777777" w:rsidR="003836EC" w:rsidRDefault="003836EC" w:rsidP="003836EC">
      <w:pPr>
        <w:keepNext/>
        <w:jc w:val="both"/>
        <w:rPr>
          <w:rFonts w:ascii="Arial" w:hAnsi="Arial" w:cs="Arial"/>
          <w:sz w:val="24"/>
          <w:szCs w:val="24"/>
        </w:rPr>
      </w:pPr>
    </w:p>
    <w:p w14:paraId="722F47D6" w14:textId="77777777" w:rsidR="003836EC" w:rsidRDefault="003836EC" w:rsidP="003836EC">
      <w:pPr>
        <w:keepNext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otassium Chloride (KCl)</w:t>
      </w:r>
    </w:p>
    <w:tbl>
      <w:tblPr>
        <w:tblStyle w:val="TableGrid"/>
        <w:tblW w:w="9016" w:type="dxa"/>
        <w:tblLayout w:type="fixed"/>
        <w:tblLook w:val="04A0" w:firstRow="1" w:lastRow="0" w:firstColumn="1" w:lastColumn="0" w:noHBand="0" w:noVBand="1"/>
      </w:tblPr>
      <w:tblGrid>
        <w:gridCol w:w="1271"/>
        <w:gridCol w:w="992"/>
        <w:gridCol w:w="838"/>
        <w:gridCol w:w="1016"/>
        <w:gridCol w:w="981"/>
        <w:gridCol w:w="709"/>
        <w:gridCol w:w="992"/>
        <w:gridCol w:w="236"/>
        <w:gridCol w:w="481"/>
        <w:gridCol w:w="701"/>
        <w:gridCol w:w="49"/>
        <w:gridCol w:w="660"/>
        <w:gridCol w:w="90"/>
      </w:tblGrid>
      <w:tr w:rsidR="003836EC" w:rsidRPr="002B4FD5" w14:paraId="19A5021A" w14:textId="77777777" w:rsidTr="00F82290">
        <w:tc>
          <w:tcPr>
            <w:tcW w:w="1271" w:type="dxa"/>
          </w:tcPr>
          <w:p w14:paraId="1AE3C53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Country</w:t>
            </w:r>
          </w:p>
        </w:tc>
        <w:tc>
          <w:tcPr>
            <w:tcW w:w="992" w:type="dxa"/>
          </w:tcPr>
          <w:p w14:paraId="2F10CABC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Tonne</w:t>
            </w:r>
          </w:p>
        </w:tc>
        <w:tc>
          <w:tcPr>
            <w:tcW w:w="838" w:type="dxa"/>
          </w:tcPr>
          <w:p w14:paraId="323E5149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16" w:type="dxa"/>
          </w:tcPr>
          <w:p w14:paraId="1BC11FD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81" w:type="dxa"/>
          </w:tcPr>
          <w:p w14:paraId="5AEEFEB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$1000</w:t>
            </w:r>
          </w:p>
        </w:tc>
        <w:tc>
          <w:tcPr>
            <w:tcW w:w="709" w:type="dxa"/>
          </w:tcPr>
          <w:p w14:paraId="1DAE0E71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14:paraId="396CD0BB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7" w:type="dxa"/>
            <w:gridSpan w:val="2"/>
          </w:tcPr>
          <w:p w14:paraId="1E905AF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$/t</w:t>
            </w:r>
          </w:p>
        </w:tc>
        <w:tc>
          <w:tcPr>
            <w:tcW w:w="750" w:type="dxa"/>
            <w:gridSpan w:val="2"/>
          </w:tcPr>
          <w:p w14:paraId="22FDB48E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  <w:gridSpan w:val="2"/>
          </w:tcPr>
          <w:p w14:paraId="7A047FB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836EC" w:rsidRPr="002B4FD5" w14:paraId="0CE9B0BD" w14:textId="77777777" w:rsidTr="00F82290">
        <w:tc>
          <w:tcPr>
            <w:tcW w:w="1271" w:type="dxa"/>
          </w:tcPr>
          <w:p w14:paraId="6A4E58E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14:paraId="5AB5EF0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5</w:t>
            </w:r>
          </w:p>
        </w:tc>
        <w:tc>
          <w:tcPr>
            <w:tcW w:w="838" w:type="dxa"/>
          </w:tcPr>
          <w:p w14:paraId="10A0FB6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6</w:t>
            </w:r>
          </w:p>
        </w:tc>
        <w:tc>
          <w:tcPr>
            <w:tcW w:w="1016" w:type="dxa"/>
          </w:tcPr>
          <w:p w14:paraId="0ADA4A6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7</w:t>
            </w:r>
          </w:p>
        </w:tc>
        <w:tc>
          <w:tcPr>
            <w:tcW w:w="981" w:type="dxa"/>
          </w:tcPr>
          <w:p w14:paraId="736642E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5</w:t>
            </w:r>
          </w:p>
        </w:tc>
        <w:tc>
          <w:tcPr>
            <w:tcW w:w="709" w:type="dxa"/>
          </w:tcPr>
          <w:p w14:paraId="3520F201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6</w:t>
            </w:r>
          </w:p>
        </w:tc>
        <w:tc>
          <w:tcPr>
            <w:tcW w:w="992" w:type="dxa"/>
          </w:tcPr>
          <w:p w14:paraId="4BF0EDCC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7</w:t>
            </w:r>
          </w:p>
        </w:tc>
        <w:tc>
          <w:tcPr>
            <w:tcW w:w="717" w:type="dxa"/>
            <w:gridSpan w:val="2"/>
          </w:tcPr>
          <w:p w14:paraId="74DF985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5</w:t>
            </w:r>
          </w:p>
        </w:tc>
        <w:tc>
          <w:tcPr>
            <w:tcW w:w="750" w:type="dxa"/>
            <w:gridSpan w:val="2"/>
          </w:tcPr>
          <w:p w14:paraId="40E4AE74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6</w:t>
            </w:r>
          </w:p>
        </w:tc>
        <w:tc>
          <w:tcPr>
            <w:tcW w:w="750" w:type="dxa"/>
            <w:gridSpan w:val="2"/>
          </w:tcPr>
          <w:p w14:paraId="2005786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7</w:t>
            </w:r>
          </w:p>
        </w:tc>
      </w:tr>
      <w:tr w:rsidR="003836EC" w:rsidRPr="002B4FD5" w14:paraId="23222342" w14:textId="77777777" w:rsidTr="00F82290">
        <w:tc>
          <w:tcPr>
            <w:tcW w:w="1271" w:type="dxa"/>
          </w:tcPr>
          <w:p w14:paraId="7C2DEC8B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Ghana</w:t>
            </w:r>
          </w:p>
        </w:tc>
        <w:tc>
          <w:tcPr>
            <w:tcW w:w="992" w:type="dxa"/>
          </w:tcPr>
          <w:p w14:paraId="08D87EF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8" w:type="dxa"/>
          </w:tcPr>
          <w:p w14:paraId="748AB37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833</w:t>
            </w:r>
          </w:p>
        </w:tc>
        <w:tc>
          <w:tcPr>
            <w:tcW w:w="1016" w:type="dxa"/>
          </w:tcPr>
          <w:p w14:paraId="0815081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013</w:t>
            </w:r>
          </w:p>
        </w:tc>
        <w:tc>
          <w:tcPr>
            <w:tcW w:w="981" w:type="dxa"/>
          </w:tcPr>
          <w:p w14:paraId="29E37AF9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16F1738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39</w:t>
            </w:r>
          </w:p>
        </w:tc>
        <w:tc>
          <w:tcPr>
            <w:tcW w:w="992" w:type="dxa"/>
          </w:tcPr>
          <w:p w14:paraId="47E9F06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364</w:t>
            </w:r>
          </w:p>
        </w:tc>
        <w:tc>
          <w:tcPr>
            <w:tcW w:w="717" w:type="dxa"/>
            <w:gridSpan w:val="2"/>
          </w:tcPr>
          <w:p w14:paraId="74B8DB5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  <w:gridSpan w:val="2"/>
          </w:tcPr>
          <w:p w14:paraId="72C3615C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50</w:t>
            </w:r>
          </w:p>
        </w:tc>
        <w:tc>
          <w:tcPr>
            <w:tcW w:w="750" w:type="dxa"/>
            <w:gridSpan w:val="2"/>
          </w:tcPr>
          <w:p w14:paraId="4C7AEEA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37</w:t>
            </w:r>
          </w:p>
        </w:tc>
      </w:tr>
      <w:tr w:rsidR="003836EC" w:rsidRPr="002B4FD5" w14:paraId="65358677" w14:textId="77777777" w:rsidTr="00F82290">
        <w:tc>
          <w:tcPr>
            <w:tcW w:w="1271" w:type="dxa"/>
          </w:tcPr>
          <w:p w14:paraId="6FAF635B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Guinea</w:t>
            </w:r>
          </w:p>
        </w:tc>
        <w:tc>
          <w:tcPr>
            <w:tcW w:w="992" w:type="dxa"/>
          </w:tcPr>
          <w:p w14:paraId="368385BB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8" w:type="dxa"/>
          </w:tcPr>
          <w:p w14:paraId="6EAE318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1</w:t>
            </w:r>
          </w:p>
        </w:tc>
        <w:tc>
          <w:tcPr>
            <w:tcW w:w="1016" w:type="dxa"/>
          </w:tcPr>
          <w:p w14:paraId="2BAEAC4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662</w:t>
            </w:r>
          </w:p>
        </w:tc>
        <w:tc>
          <w:tcPr>
            <w:tcW w:w="981" w:type="dxa"/>
          </w:tcPr>
          <w:p w14:paraId="6715293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31DC017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31</w:t>
            </w:r>
          </w:p>
        </w:tc>
        <w:tc>
          <w:tcPr>
            <w:tcW w:w="992" w:type="dxa"/>
          </w:tcPr>
          <w:p w14:paraId="60323409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480</w:t>
            </w:r>
          </w:p>
        </w:tc>
        <w:tc>
          <w:tcPr>
            <w:tcW w:w="717" w:type="dxa"/>
            <w:gridSpan w:val="2"/>
          </w:tcPr>
          <w:p w14:paraId="01032161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  <w:gridSpan w:val="2"/>
          </w:tcPr>
          <w:p w14:paraId="70242D2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83</w:t>
            </w:r>
          </w:p>
        </w:tc>
        <w:tc>
          <w:tcPr>
            <w:tcW w:w="750" w:type="dxa"/>
            <w:gridSpan w:val="2"/>
          </w:tcPr>
          <w:p w14:paraId="36E408E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93</w:t>
            </w:r>
          </w:p>
        </w:tc>
      </w:tr>
      <w:tr w:rsidR="003836EC" w:rsidRPr="002B4FD5" w14:paraId="24EEFCC4" w14:textId="77777777" w:rsidTr="00F82290">
        <w:tc>
          <w:tcPr>
            <w:tcW w:w="1271" w:type="dxa"/>
          </w:tcPr>
          <w:p w14:paraId="51745E31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Nigeria</w:t>
            </w:r>
          </w:p>
        </w:tc>
        <w:tc>
          <w:tcPr>
            <w:tcW w:w="992" w:type="dxa"/>
          </w:tcPr>
          <w:p w14:paraId="784E6B4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8" w:type="dxa"/>
          </w:tcPr>
          <w:p w14:paraId="73761E5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084</w:t>
            </w:r>
          </w:p>
        </w:tc>
        <w:tc>
          <w:tcPr>
            <w:tcW w:w="1016" w:type="dxa"/>
          </w:tcPr>
          <w:p w14:paraId="1577CFF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17619</w:t>
            </w:r>
          </w:p>
        </w:tc>
        <w:tc>
          <w:tcPr>
            <w:tcW w:w="981" w:type="dxa"/>
          </w:tcPr>
          <w:p w14:paraId="30732701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4CAC222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745</w:t>
            </w:r>
          </w:p>
        </w:tc>
        <w:tc>
          <w:tcPr>
            <w:tcW w:w="992" w:type="dxa"/>
          </w:tcPr>
          <w:p w14:paraId="02A66B3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0892</w:t>
            </w:r>
          </w:p>
        </w:tc>
        <w:tc>
          <w:tcPr>
            <w:tcW w:w="717" w:type="dxa"/>
            <w:gridSpan w:val="2"/>
          </w:tcPr>
          <w:p w14:paraId="456BCFE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  <w:gridSpan w:val="2"/>
          </w:tcPr>
          <w:p w14:paraId="5414CB1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43</w:t>
            </w:r>
          </w:p>
        </w:tc>
        <w:tc>
          <w:tcPr>
            <w:tcW w:w="750" w:type="dxa"/>
            <w:gridSpan w:val="2"/>
          </w:tcPr>
          <w:p w14:paraId="3CBFCB8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63</w:t>
            </w:r>
          </w:p>
        </w:tc>
      </w:tr>
      <w:tr w:rsidR="003836EC" w:rsidRPr="002B4FD5" w14:paraId="24BA7802" w14:textId="77777777" w:rsidTr="00F82290">
        <w:tc>
          <w:tcPr>
            <w:tcW w:w="1271" w:type="dxa"/>
          </w:tcPr>
          <w:p w14:paraId="7F63AA1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Senegal</w:t>
            </w:r>
          </w:p>
        </w:tc>
        <w:tc>
          <w:tcPr>
            <w:tcW w:w="992" w:type="dxa"/>
          </w:tcPr>
          <w:p w14:paraId="2D80373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042</w:t>
            </w:r>
          </w:p>
        </w:tc>
        <w:tc>
          <w:tcPr>
            <w:tcW w:w="838" w:type="dxa"/>
          </w:tcPr>
          <w:p w14:paraId="2AD3790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529</w:t>
            </w:r>
          </w:p>
        </w:tc>
        <w:tc>
          <w:tcPr>
            <w:tcW w:w="1016" w:type="dxa"/>
          </w:tcPr>
          <w:p w14:paraId="0DD6A39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3876</w:t>
            </w:r>
          </w:p>
        </w:tc>
        <w:tc>
          <w:tcPr>
            <w:tcW w:w="981" w:type="dxa"/>
          </w:tcPr>
          <w:p w14:paraId="7E4D909E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041</w:t>
            </w:r>
          </w:p>
        </w:tc>
        <w:tc>
          <w:tcPr>
            <w:tcW w:w="709" w:type="dxa"/>
          </w:tcPr>
          <w:p w14:paraId="00B1FE4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253</w:t>
            </w:r>
          </w:p>
        </w:tc>
        <w:tc>
          <w:tcPr>
            <w:tcW w:w="992" w:type="dxa"/>
          </w:tcPr>
          <w:p w14:paraId="4774AD74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978</w:t>
            </w:r>
          </w:p>
        </w:tc>
        <w:tc>
          <w:tcPr>
            <w:tcW w:w="717" w:type="dxa"/>
            <w:gridSpan w:val="2"/>
          </w:tcPr>
          <w:p w14:paraId="622F15CE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36</w:t>
            </w:r>
          </w:p>
        </w:tc>
        <w:tc>
          <w:tcPr>
            <w:tcW w:w="750" w:type="dxa"/>
            <w:gridSpan w:val="2"/>
          </w:tcPr>
          <w:p w14:paraId="43645CE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60</w:t>
            </w:r>
          </w:p>
        </w:tc>
        <w:tc>
          <w:tcPr>
            <w:tcW w:w="750" w:type="dxa"/>
            <w:gridSpan w:val="2"/>
          </w:tcPr>
          <w:p w14:paraId="7C4CADF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50</w:t>
            </w:r>
          </w:p>
        </w:tc>
      </w:tr>
      <w:tr w:rsidR="003836EC" w:rsidRPr="002B4FD5" w14:paraId="42AF9F45" w14:textId="77777777" w:rsidTr="00F82290">
        <w:tc>
          <w:tcPr>
            <w:tcW w:w="1271" w:type="dxa"/>
          </w:tcPr>
          <w:p w14:paraId="209A9CB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Togo</w:t>
            </w:r>
          </w:p>
        </w:tc>
        <w:tc>
          <w:tcPr>
            <w:tcW w:w="992" w:type="dxa"/>
          </w:tcPr>
          <w:p w14:paraId="667A4CC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700</w:t>
            </w:r>
          </w:p>
        </w:tc>
        <w:tc>
          <w:tcPr>
            <w:tcW w:w="838" w:type="dxa"/>
          </w:tcPr>
          <w:p w14:paraId="7CE1432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50</w:t>
            </w:r>
          </w:p>
        </w:tc>
        <w:tc>
          <w:tcPr>
            <w:tcW w:w="1016" w:type="dxa"/>
          </w:tcPr>
          <w:p w14:paraId="68D9A0C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9957</w:t>
            </w:r>
          </w:p>
        </w:tc>
        <w:tc>
          <w:tcPr>
            <w:tcW w:w="981" w:type="dxa"/>
          </w:tcPr>
          <w:p w14:paraId="7FF9F749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967</w:t>
            </w:r>
          </w:p>
        </w:tc>
        <w:tc>
          <w:tcPr>
            <w:tcW w:w="709" w:type="dxa"/>
          </w:tcPr>
          <w:p w14:paraId="3390BB8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58</w:t>
            </w:r>
          </w:p>
        </w:tc>
        <w:tc>
          <w:tcPr>
            <w:tcW w:w="992" w:type="dxa"/>
          </w:tcPr>
          <w:p w14:paraId="52772EB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441</w:t>
            </w:r>
          </w:p>
        </w:tc>
        <w:tc>
          <w:tcPr>
            <w:tcW w:w="717" w:type="dxa"/>
            <w:gridSpan w:val="2"/>
          </w:tcPr>
          <w:p w14:paraId="4148FCC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91</w:t>
            </w:r>
          </w:p>
        </w:tc>
        <w:tc>
          <w:tcPr>
            <w:tcW w:w="750" w:type="dxa"/>
            <w:gridSpan w:val="2"/>
          </w:tcPr>
          <w:p w14:paraId="28170CC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87</w:t>
            </w:r>
          </w:p>
        </w:tc>
        <w:tc>
          <w:tcPr>
            <w:tcW w:w="750" w:type="dxa"/>
            <w:gridSpan w:val="2"/>
          </w:tcPr>
          <w:p w14:paraId="1752130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73</w:t>
            </w:r>
          </w:p>
        </w:tc>
      </w:tr>
      <w:tr w:rsidR="003836EC" w:rsidRPr="002B4FD5" w14:paraId="6DE3E949" w14:textId="77777777" w:rsidTr="00F82290">
        <w:tc>
          <w:tcPr>
            <w:tcW w:w="1271" w:type="dxa"/>
          </w:tcPr>
          <w:p w14:paraId="667E03B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Cameroon</w:t>
            </w:r>
          </w:p>
        </w:tc>
        <w:tc>
          <w:tcPr>
            <w:tcW w:w="992" w:type="dxa"/>
          </w:tcPr>
          <w:p w14:paraId="0B6161AB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3525</w:t>
            </w:r>
          </w:p>
        </w:tc>
        <w:tc>
          <w:tcPr>
            <w:tcW w:w="838" w:type="dxa"/>
          </w:tcPr>
          <w:p w14:paraId="31EC9CF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9574</w:t>
            </w:r>
          </w:p>
        </w:tc>
        <w:tc>
          <w:tcPr>
            <w:tcW w:w="1016" w:type="dxa"/>
          </w:tcPr>
          <w:p w14:paraId="5D4E59E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8210</w:t>
            </w:r>
          </w:p>
        </w:tc>
        <w:tc>
          <w:tcPr>
            <w:tcW w:w="981" w:type="dxa"/>
          </w:tcPr>
          <w:p w14:paraId="21DC49F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5277</w:t>
            </w:r>
          </w:p>
        </w:tc>
        <w:tc>
          <w:tcPr>
            <w:tcW w:w="709" w:type="dxa"/>
          </w:tcPr>
          <w:p w14:paraId="1B0E480C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613</w:t>
            </w:r>
          </w:p>
        </w:tc>
        <w:tc>
          <w:tcPr>
            <w:tcW w:w="992" w:type="dxa"/>
          </w:tcPr>
          <w:p w14:paraId="0DEEBA7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1049</w:t>
            </w:r>
          </w:p>
        </w:tc>
        <w:tc>
          <w:tcPr>
            <w:tcW w:w="717" w:type="dxa"/>
            <w:gridSpan w:val="2"/>
          </w:tcPr>
          <w:p w14:paraId="1A754E3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51</w:t>
            </w:r>
          </w:p>
        </w:tc>
        <w:tc>
          <w:tcPr>
            <w:tcW w:w="750" w:type="dxa"/>
            <w:gridSpan w:val="2"/>
          </w:tcPr>
          <w:p w14:paraId="214650A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91</w:t>
            </w:r>
          </w:p>
        </w:tc>
        <w:tc>
          <w:tcPr>
            <w:tcW w:w="750" w:type="dxa"/>
            <w:gridSpan w:val="2"/>
          </w:tcPr>
          <w:p w14:paraId="2191B54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89</w:t>
            </w:r>
          </w:p>
        </w:tc>
      </w:tr>
      <w:tr w:rsidR="003836EC" w:rsidRPr="002B4FD5" w14:paraId="1CE606E0" w14:textId="77777777" w:rsidTr="00F82290">
        <w:trPr>
          <w:gridAfter w:val="1"/>
          <w:wAfter w:w="90" w:type="dxa"/>
        </w:trPr>
        <w:tc>
          <w:tcPr>
            <w:tcW w:w="1271" w:type="dxa"/>
          </w:tcPr>
          <w:p w14:paraId="5B7991D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14:paraId="61DC32A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8" w:type="dxa"/>
          </w:tcPr>
          <w:p w14:paraId="57910DA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16" w:type="dxa"/>
          </w:tcPr>
          <w:p w14:paraId="72C6CF8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81" w:type="dxa"/>
          </w:tcPr>
          <w:p w14:paraId="50158AB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6578AD8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14:paraId="61A5322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36" w:type="dxa"/>
          </w:tcPr>
          <w:p w14:paraId="19832CB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82" w:type="dxa"/>
            <w:gridSpan w:val="2"/>
          </w:tcPr>
          <w:p w14:paraId="5858053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Average</w:t>
            </w:r>
          </w:p>
        </w:tc>
        <w:tc>
          <w:tcPr>
            <w:tcW w:w="709" w:type="dxa"/>
            <w:gridSpan w:val="2"/>
          </w:tcPr>
          <w:p w14:paraId="43CCA51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10</w:t>
            </w:r>
          </w:p>
        </w:tc>
      </w:tr>
    </w:tbl>
    <w:p w14:paraId="3FA27699" w14:textId="77777777" w:rsidR="003836EC" w:rsidRDefault="003836EC" w:rsidP="003836EC">
      <w:pPr>
        <w:keepNext/>
        <w:jc w:val="both"/>
        <w:rPr>
          <w:rFonts w:ascii="Arial" w:hAnsi="Arial" w:cs="Arial"/>
          <w:sz w:val="24"/>
          <w:szCs w:val="24"/>
        </w:rPr>
      </w:pPr>
    </w:p>
    <w:p w14:paraId="56ACA066" w14:textId="77777777" w:rsidR="003836EC" w:rsidRDefault="003836EC" w:rsidP="003836EC">
      <w:pPr>
        <w:keepNext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rea</w:t>
      </w:r>
    </w:p>
    <w:tbl>
      <w:tblPr>
        <w:tblStyle w:val="TableGrid"/>
        <w:tblW w:w="9016" w:type="dxa"/>
        <w:tblLayout w:type="fixed"/>
        <w:tblLook w:val="04A0" w:firstRow="1" w:lastRow="0" w:firstColumn="1" w:lastColumn="0" w:noHBand="0" w:noVBand="1"/>
      </w:tblPr>
      <w:tblGrid>
        <w:gridCol w:w="1271"/>
        <w:gridCol w:w="992"/>
        <w:gridCol w:w="838"/>
        <w:gridCol w:w="1016"/>
        <w:gridCol w:w="981"/>
        <w:gridCol w:w="851"/>
        <w:gridCol w:w="850"/>
        <w:gridCol w:w="236"/>
        <w:gridCol w:w="481"/>
        <w:gridCol w:w="701"/>
        <w:gridCol w:w="49"/>
        <w:gridCol w:w="660"/>
        <w:gridCol w:w="90"/>
      </w:tblGrid>
      <w:tr w:rsidR="003836EC" w:rsidRPr="002B4FD5" w14:paraId="4B79F7B4" w14:textId="77777777" w:rsidTr="00F82290">
        <w:tc>
          <w:tcPr>
            <w:tcW w:w="1271" w:type="dxa"/>
          </w:tcPr>
          <w:p w14:paraId="37925A9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Country</w:t>
            </w:r>
          </w:p>
        </w:tc>
        <w:tc>
          <w:tcPr>
            <w:tcW w:w="992" w:type="dxa"/>
          </w:tcPr>
          <w:p w14:paraId="04A9740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Tonne</w:t>
            </w:r>
          </w:p>
        </w:tc>
        <w:tc>
          <w:tcPr>
            <w:tcW w:w="838" w:type="dxa"/>
          </w:tcPr>
          <w:p w14:paraId="73D3D91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16" w:type="dxa"/>
          </w:tcPr>
          <w:p w14:paraId="213D722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81" w:type="dxa"/>
          </w:tcPr>
          <w:p w14:paraId="4D50E74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$1000</w:t>
            </w:r>
          </w:p>
        </w:tc>
        <w:tc>
          <w:tcPr>
            <w:tcW w:w="851" w:type="dxa"/>
          </w:tcPr>
          <w:p w14:paraId="33C4A57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1A0BD16C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7" w:type="dxa"/>
            <w:gridSpan w:val="2"/>
          </w:tcPr>
          <w:p w14:paraId="526DC8E4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$/t</w:t>
            </w:r>
          </w:p>
        </w:tc>
        <w:tc>
          <w:tcPr>
            <w:tcW w:w="750" w:type="dxa"/>
            <w:gridSpan w:val="2"/>
          </w:tcPr>
          <w:p w14:paraId="58C0B68E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  <w:gridSpan w:val="2"/>
          </w:tcPr>
          <w:p w14:paraId="74285CB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836EC" w:rsidRPr="002B4FD5" w14:paraId="59E8F8A9" w14:textId="77777777" w:rsidTr="00F82290">
        <w:tc>
          <w:tcPr>
            <w:tcW w:w="1271" w:type="dxa"/>
          </w:tcPr>
          <w:p w14:paraId="21208DC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14:paraId="78EBFFE1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5</w:t>
            </w:r>
          </w:p>
        </w:tc>
        <w:tc>
          <w:tcPr>
            <w:tcW w:w="838" w:type="dxa"/>
          </w:tcPr>
          <w:p w14:paraId="10C44CDB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6</w:t>
            </w:r>
          </w:p>
        </w:tc>
        <w:tc>
          <w:tcPr>
            <w:tcW w:w="1016" w:type="dxa"/>
          </w:tcPr>
          <w:p w14:paraId="55C5399C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7</w:t>
            </w:r>
          </w:p>
        </w:tc>
        <w:tc>
          <w:tcPr>
            <w:tcW w:w="981" w:type="dxa"/>
          </w:tcPr>
          <w:p w14:paraId="0A3FFD8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5</w:t>
            </w:r>
          </w:p>
        </w:tc>
        <w:tc>
          <w:tcPr>
            <w:tcW w:w="851" w:type="dxa"/>
          </w:tcPr>
          <w:p w14:paraId="53EDCE14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6</w:t>
            </w:r>
          </w:p>
        </w:tc>
        <w:tc>
          <w:tcPr>
            <w:tcW w:w="850" w:type="dxa"/>
          </w:tcPr>
          <w:p w14:paraId="6507AB4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7</w:t>
            </w:r>
          </w:p>
        </w:tc>
        <w:tc>
          <w:tcPr>
            <w:tcW w:w="717" w:type="dxa"/>
            <w:gridSpan w:val="2"/>
          </w:tcPr>
          <w:p w14:paraId="7242D71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5</w:t>
            </w:r>
          </w:p>
        </w:tc>
        <w:tc>
          <w:tcPr>
            <w:tcW w:w="750" w:type="dxa"/>
            <w:gridSpan w:val="2"/>
          </w:tcPr>
          <w:p w14:paraId="0941DFA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6</w:t>
            </w:r>
          </w:p>
        </w:tc>
        <w:tc>
          <w:tcPr>
            <w:tcW w:w="750" w:type="dxa"/>
            <w:gridSpan w:val="2"/>
          </w:tcPr>
          <w:p w14:paraId="3F2DC4F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7</w:t>
            </w:r>
          </w:p>
        </w:tc>
      </w:tr>
      <w:tr w:rsidR="003836EC" w:rsidRPr="002B4FD5" w14:paraId="1D7084DD" w14:textId="77777777" w:rsidTr="00F82290">
        <w:tc>
          <w:tcPr>
            <w:tcW w:w="1271" w:type="dxa"/>
          </w:tcPr>
          <w:p w14:paraId="5998648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Ghana</w:t>
            </w:r>
          </w:p>
        </w:tc>
        <w:tc>
          <w:tcPr>
            <w:tcW w:w="992" w:type="dxa"/>
          </w:tcPr>
          <w:p w14:paraId="46566A69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8" w:type="dxa"/>
          </w:tcPr>
          <w:p w14:paraId="7C3D1B4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3248</w:t>
            </w:r>
          </w:p>
        </w:tc>
        <w:tc>
          <w:tcPr>
            <w:tcW w:w="1016" w:type="dxa"/>
          </w:tcPr>
          <w:p w14:paraId="4F4C6A8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8486</w:t>
            </w:r>
          </w:p>
        </w:tc>
        <w:tc>
          <w:tcPr>
            <w:tcW w:w="981" w:type="dxa"/>
          </w:tcPr>
          <w:p w14:paraId="419FA11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1" w:type="dxa"/>
          </w:tcPr>
          <w:p w14:paraId="23F31C3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643</w:t>
            </w:r>
          </w:p>
        </w:tc>
        <w:tc>
          <w:tcPr>
            <w:tcW w:w="850" w:type="dxa"/>
          </w:tcPr>
          <w:p w14:paraId="408D1F7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5758</w:t>
            </w:r>
          </w:p>
        </w:tc>
        <w:tc>
          <w:tcPr>
            <w:tcW w:w="717" w:type="dxa"/>
            <w:gridSpan w:val="2"/>
          </w:tcPr>
          <w:p w14:paraId="00FC599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  <w:gridSpan w:val="2"/>
          </w:tcPr>
          <w:p w14:paraId="6C05D56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86</w:t>
            </w:r>
          </w:p>
        </w:tc>
        <w:tc>
          <w:tcPr>
            <w:tcW w:w="750" w:type="dxa"/>
            <w:gridSpan w:val="2"/>
          </w:tcPr>
          <w:p w14:paraId="36D8278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91</w:t>
            </w:r>
          </w:p>
        </w:tc>
      </w:tr>
      <w:tr w:rsidR="003836EC" w:rsidRPr="002B4FD5" w14:paraId="1A837736" w14:textId="77777777" w:rsidTr="00F82290">
        <w:tc>
          <w:tcPr>
            <w:tcW w:w="1271" w:type="dxa"/>
          </w:tcPr>
          <w:p w14:paraId="00A5D59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Guinea</w:t>
            </w:r>
          </w:p>
        </w:tc>
        <w:tc>
          <w:tcPr>
            <w:tcW w:w="992" w:type="dxa"/>
          </w:tcPr>
          <w:p w14:paraId="74FF2039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54</w:t>
            </w:r>
          </w:p>
        </w:tc>
        <w:tc>
          <w:tcPr>
            <w:tcW w:w="838" w:type="dxa"/>
          </w:tcPr>
          <w:p w14:paraId="7A8410E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624</w:t>
            </w:r>
          </w:p>
        </w:tc>
        <w:tc>
          <w:tcPr>
            <w:tcW w:w="1016" w:type="dxa"/>
          </w:tcPr>
          <w:p w14:paraId="378996BB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5190</w:t>
            </w:r>
          </w:p>
        </w:tc>
        <w:tc>
          <w:tcPr>
            <w:tcW w:w="981" w:type="dxa"/>
          </w:tcPr>
          <w:p w14:paraId="346866E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851" w:type="dxa"/>
          </w:tcPr>
          <w:p w14:paraId="2440F6D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31</w:t>
            </w:r>
          </w:p>
        </w:tc>
        <w:tc>
          <w:tcPr>
            <w:tcW w:w="850" w:type="dxa"/>
          </w:tcPr>
          <w:p w14:paraId="6B49D1FE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494</w:t>
            </w:r>
          </w:p>
        </w:tc>
        <w:tc>
          <w:tcPr>
            <w:tcW w:w="717" w:type="dxa"/>
            <w:gridSpan w:val="2"/>
          </w:tcPr>
          <w:p w14:paraId="0A09F93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39</w:t>
            </w:r>
          </w:p>
        </w:tc>
        <w:tc>
          <w:tcPr>
            <w:tcW w:w="750" w:type="dxa"/>
            <w:gridSpan w:val="2"/>
          </w:tcPr>
          <w:p w14:paraId="3BAA2A84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27</w:t>
            </w:r>
          </w:p>
        </w:tc>
        <w:tc>
          <w:tcPr>
            <w:tcW w:w="750" w:type="dxa"/>
            <w:gridSpan w:val="2"/>
          </w:tcPr>
          <w:p w14:paraId="0A2DCFA4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30</w:t>
            </w:r>
          </w:p>
        </w:tc>
      </w:tr>
      <w:tr w:rsidR="003836EC" w:rsidRPr="002B4FD5" w14:paraId="07C20F52" w14:textId="77777777" w:rsidTr="00F82290">
        <w:tc>
          <w:tcPr>
            <w:tcW w:w="1271" w:type="dxa"/>
          </w:tcPr>
          <w:p w14:paraId="408101AC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Nigeria</w:t>
            </w:r>
          </w:p>
        </w:tc>
        <w:tc>
          <w:tcPr>
            <w:tcW w:w="992" w:type="dxa"/>
          </w:tcPr>
          <w:p w14:paraId="302A000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8" w:type="dxa"/>
          </w:tcPr>
          <w:p w14:paraId="564FA62B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4265</w:t>
            </w:r>
          </w:p>
        </w:tc>
        <w:tc>
          <w:tcPr>
            <w:tcW w:w="1016" w:type="dxa"/>
          </w:tcPr>
          <w:p w14:paraId="48A69E1B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81" w:type="dxa"/>
          </w:tcPr>
          <w:p w14:paraId="3B0C4D8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1" w:type="dxa"/>
          </w:tcPr>
          <w:p w14:paraId="6206CDBE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1543</w:t>
            </w:r>
          </w:p>
        </w:tc>
        <w:tc>
          <w:tcPr>
            <w:tcW w:w="850" w:type="dxa"/>
          </w:tcPr>
          <w:p w14:paraId="3A0FD77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7" w:type="dxa"/>
            <w:gridSpan w:val="2"/>
          </w:tcPr>
          <w:p w14:paraId="0CCA3AE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  <w:gridSpan w:val="2"/>
          </w:tcPr>
          <w:p w14:paraId="4542E37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37</w:t>
            </w:r>
          </w:p>
        </w:tc>
        <w:tc>
          <w:tcPr>
            <w:tcW w:w="750" w:type="dxa"/>
            <w:gridSpan w:val="2"/>
          </w:tcPr>
          <w:p w14:paraId="321C6E59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836EC" w:rsidRPr="002B4FD5" w14:paraId="56E70A25" w14:textId="77777777" w:rsidTr="00F82290">
        <w:tc>
          <w:tcPr>
            <w:tcW w:w="1271" w:type="dxa"/>
          </w:tcPr>
          <w:p w14:paraId="3AD27F1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Senegal</w:t>
            </w:r>
          </w:p>
        </w:tc>
        <w:tc>
          <w:tcPr>
            <w:tcW w:w="992" w:type="dxa"/>
          </w:tcPr>
          <w:p w14:paraId="3862D8C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2887</w:t>
            </w:r>
          </w:p>
        </w:tc>
        <w:tc>
          <w:tcPr>
            <w:tcW w:w="838" w:type="dxa"/>
          </w:tcPr>
          <w:p w14:paraId="4322CC9E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9803</w:t>
            </w:r>
          </w:p>
        </w:tc>
        <w:tc>
          <w:tcPr>
            <w:tcW w:w="1016" w:type="dxa"/>
          </w:tcPr>
          <w:p w14:paraId="29109514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1833</w:t>
            </w:r>
          </w:p>
        </w:tc>
        <w:tc>
          <w:tcPr>
            <w:tcW w:w="981" w:type="dxa"/>
          </w:tcPr>
          <w:p w14:paraId="7C33E54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5863</w:t>
            </w:r>
          </w:p>
        </w:tc>
        <w:tc>
          <w:tcPr>
            <w:tcW w:w="851" w:type="dxa"/>
          </w:tcPr>
          <w:p w14:paraId="6DEF936E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7332</w:t>
            </w:r>
          </w:p>
        </w:tc>
        <w:tc>
          <w:tcPr>
            <w:tcW w:w="850" w:type="dxa"/>
          </w:tcPr>
          <w:p w14:paraId="1AF7DD79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057</w:t>
            </w:r>
          </w:p>
        </w:tc>
        <w:tc>
          <w:tcPr>
            <w:tcW w:w="717" w:type="dxa"/>
            <w:gridSpan w:val="2"/>
          </w:tcPr>
          <w:p w14:paraId="31F81DD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70</w:t>
            </w:r>
          </w:p>
        </w:tc>
        <w:tc>
          <w:tcPr>
            <w:tcW w:w="750" w:type="dxa"/>
            <w:gridSpan w:val="2"/>
          </w:tcPr>
          <w:p w14:paraId="169D5B09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90</w:t>
            </w:r>
          </w:p>
        </w:tc>
        <w:tc>
          <w:tcPr>
            <w:tcW w:w="750" w:type="dxa"/>
            <w:gridSpan w:val="2"/>
          </w:tcPr>
          <w:p w14:paraId="2DBA15E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45</w:t>
            </w:r>
          </w:p>
        </w:tc>
      </w:tr>
      <w:tr w:rsidR="003836EC" w:rsidRPr="002B4FD5" w14:paraId="0613750C" w14:textId="77777777" w:rsidTr="00F82290">
        <w:tc>
          <w:tcPr>
            <w:tcW w:w="1271" w:type="dxa"/>
          </w:tcPr>
          <w:p w14:paraId="787D155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Togo</w:t>
            </w:r>
          </w:p>
        </w:tc>
        <w:tc>
          <w:tcPr>
            <w:tcW w:w="992" w:type="dxa"/>
          </w:tcPr>
          <w:p w14:paraId="71A98E8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8" w:type="dxa"/>
          </w:tcPr>
          <w:p w14:paraId="10CD3001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9758</w:t>
            </w:r>
          </w:p>
        </w:tc>
        <w:tc>
          <w:tcPr>
            <w:tcW w:w="1016" w:type="dxa"/>
          </w:tcPr>
          <w:p w14:paraId="2AB745F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590</w:t>
            </w:r>
          </w:p>
        </w:tc>
        <w:tc>
          <w:tcPr>
            <w:tcW w:w="981" w:type="dxa"/>
          </w:tcPr>
          <w:p w14:paraId="5403158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1" w:type="dxa"/>
          </w:tcPr>
          <w:p w14:paraId="155CBF5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500</w:t>
            </w:r>
          </w:p>
        </w:tc>
        <w:tc>
          <w:tcPr>
            <w:tcW w:w="850" w:type="dxa"/>
          </w:tcPr>
          <w:p w14:paraId="22265A4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618</w:t>
            </w:r>
          </w:p>
        </w:tc>
        <w:tc>
          <w:tcPr>
            <w:tcW w:w="717" w:type="dxa"/>
            <w:gridSpan w:val="2"/>
          </w:tcPr>
          <w:p w14:paraId="3461590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  <w:gridSpan w:val="2"/>
          </w:tcPr>
          <w:p w14:paraId="15A19DEA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56</w:t>
            </w:r>
          </w:p>
        </w:tc>
        <w:tc>
          <w:tcPr>
            <w:tcW w:w="750" w:type="dxa"/>
            <w:gridSpan w:val="2"/>
          </w:tcPr>
          <w:p w14:paraId="7433E63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21</w:t>
            </w:r>
          </w:p>
        </w:tc>
      </w:tr>
      <w:tr w:rsidR="003836EC" w:rsidRPr="002B4FD5" w14:paraId="3EB891DB" w14:textId="77777777" w:rsidTr="00F82290">
        <w:tc>
          <w:tcPr>
            <w:tcW w:w="1271" w:type="dxa"/>
          </w:tcPr>
          <w:p w14:paraId="337DEF2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nin</w:t>
            </w:r>
          </w:p>
        </w:tc>
        <w:tc>
          <w:tcPr>
            <w:tcW w:w="992" w:type="dxa"/>
          </w:tcPr>
          <w:p w14:paraId="014C81F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8" w:type="dxa"/>
          </w:tcPr>
          <w:p w14:paraId="6F2194B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5740</w:t>
            </w:r>
          </w:p>
        </w:tc>
        <w:tc>
          <w:tcPr>
            <w:tcW w:w="1016" w:type="dxa"/>
          </w:tcPr>
          <w:p w14:paraId="76527FE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81" w:type="dxa"/>
          </w:tcPr>
          <w:p w14:paraId="560297D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1" w:type="dxa"/>
          </w:tcPr>
          <w:p w14:paraId="3C88E15C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880</w:t>
            </w:r>
          </w:p>
        </w:tc>
        <w:tc>
          <w:tcPr>
            <w:tcW w:w="850" w:type="dxa"/>
          </w:tcPr>
          <w:p w14:paraId="6A3A6BB9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7" w:type="dxa"/>
            <w:gridSpan w:val="2"/>
          </w:tcPr>
          <w:p w14:paraId="5E438839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  <w:gridSpan w:val="2"/>
          </w:tcPr>
          <w:p w14:paraId="5FCDE1C0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74</w:t>
            </w:r>
          </w:p>
        </w:tc>
        <w:tc>
          <w:tcPr>
            <w:tcW w:w="750" w:type="dxa"/>
            <w:gridSpan w:val="2"/>
          </w:tcPr>
          <w:p w14:paraId="785A63EE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836EC" w:rsidRPr="002B4FD5" w14:paraId="1EB415E7" w14:textId="77777777" w:rsidTr="00F82290">
        <w:tc>
          <w:tcPr>
            <w:tcW w:w="1271" w:type="dxa"/>
          </w:tcPr>
          <w:p w14:paraId="49C043B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Cameroon</w:t>
            </w:r>
          </w:p>
        </w:tc>
        <w:tc>
          <w:tcPr>
            <w:tcW w:w="992" w:type="dxa"/>
          </w:tcPr>
          <w:p w14:paraId="6FF2B66B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2580</w:t>
            </w:r>
          </w:p>
        </w:tc>
        <w:tc>
          <w:tcPr>
            <w:tcW w:w="838" w:type="dxa"/>
          </w:tcPr>
          <w:p w14:paraId="4D4D192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6761</w:t>
            </w:r>
          </w:p>
        </w:tc>
        <w:tc>
          <w:tcPr>
            <w:tcW w:w="1016" w:type="dxa"/>
          </w:tcPr>
          <w:p w14:paraId="21CA2DB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4057</w:t>
            </w:r>
          </w:p>
        </w:tc>
        <w:tc>
          <w:tcPr>
            <w:tcW w:w="981" w:type="dxa"/>
          </w:tcPr>
          <w:p w14:paraId="644831F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8298</w:t>
            </w:r>
          </w:p>
        </w:tc>
        <w:tc>
          <w:tcPr>
            <w:tcW w:w="851" w:type="dxa"/>
          </w:tcPr>
          <w:p w14:paraId="40B2FB2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5888</w:t>
            </w:r>
          </w:p>
        </w:tc>
        <w:tc>
          <w:tcPr>
            <w:tcW w:w="850" w:type="dxa"/>
          </w:tcPr>
          <w:p w14:paraId="2D59AFC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2140</w:t>
            </w:r>
          </w:p>
        </w:tc>
        <w:tc>
          <w:tcPr>
            <w:tcW w:w="717" w:type="dxa"/>
            <w:gridSpan w:val="2"/>
          </w:tcPr>
          <w:p w14:paraId="64B9505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48</w:t>
            </w:r>
          </w:p>
        </w:tc>
        <w:tc>
          <w:tcPr>
            <w:tcW w:w="750" w:type="dxa"/>
            <w:gridSpan w:val="2"/>
          </w:tcPr>
          <w:p w14:paraId="344CEF48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80</w:t>
            </w:r>
          </w:p>
        </w:tc>
        <w:tc>
          <w:tcPr>
            <w:tcW w:w="750" w:type="dxa"/>
            <w:gridSpan w:val="2"/>
          </w:tcPr>
          <w:p w14:paraId="06845B6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99</w:t>
            </w:r>
          </w:p>
        </w:tc>
      </w:tr>
      <w:tr w:rsidR="003836EC" w:rsidRPr="002B4FD5" w14:paraId="4C109134" w14:textId="77777777" w:rsidTr="00F82290">
        <w:trPr>
          <w:gridAfter w:val="1"/>
          <w:wAfter w:w="90" w:type="dxa"/>
        </w:trPr>
        <w:tc>
          <w:tcPr>
            <w:tcW w:w="1271" w:type="dxa"/>
          </w:tcPr>
          <w:p w14:paraId="7DB9065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92" w:type="dxa"/>
          </w:tcPr>
          <w:p w14:paraId="3E347BF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8" w:type="dxa"/>
          </w:tcPr>
          <w:p w14:paraId="7E84761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16" w:type="dxa"/>
          </w:tcPr>
          <w:p w14:paraId="3AB3358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81" w:type="dxa"/>
          </w:tcPr>
          <w:p w14:paraId="08189E7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1" w:type="dxa"/>
          </w:tcPr>
          <w:p w14:paraId="3383CD5D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626A40F9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36" w:type="dxa"/>
          </w:tcPr>
          <w:p w14:paraId="214B88A5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82" w:type="dxa"/>
            <w:gridSpan w:val="2"/>
          </w:tcPr>
          <w:p w14:paraId="69C5E2E7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Average</w:t>
            </w:r>
          </w:p>
        </w:tc>
        <w:tc>
          <w:tcPr>
            <w:tcW w:w="709" w:type="dxa"/>
            <w:gridSpan w:val="2"/>
          </w:tcPr>
          <w:p w14:paraId="679EA443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10</w:t>
            </w:r>
          </w:p>
        </w:tc>
      </w:tr>
    </w:tbl>
    <w:p w14:paraId="68A082C8" w14:textId="77777777" w:rsidR="003836EC" w:rsidRDefault="003836EC" w:rsidP="003B3FE6">
      <w:pPr>
        <w:keepNext/>
        <w:jc w:val="both"/>
        <w:rPr>
          <w:rFonts w:ascii="Arial" w:hAnsi="Arial" w:cs="Arial"/>
          <w:sz w:val="24"/>
          <w:szCs w:val="24"/>
        </w:rPr>
      </w:pPr>
    </w:p>
    <w:p w14:paraId="14058E56" w14:textId="5D0D00E2" w:rsidR="003A6E19" w:rsidRDefault="003836EC" w:rsidP="003B3FE6">
      <w:pPr>
        <w:keepNext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able S6</w:t>
      </w:r>
      <w:r w:rsidR="003A6E19">
        <w:rPr>
          <w:rFonts w:ascii="Arial" w:hAnsi="Arial" w:cs="Arial"/>
          <w:sz w:val="24"/>
          <w:szCs w:val="24"/>
        </w:rPr>
        <w:t xml:space="preserve"> Yields</w:t>
      </w:r>
      <w:r w:rsidR="00C63911">
        <w:rPr>
          <w:rFonts w:ascii="Arial" w:hAnsi="Arial" w:cs="Arial"/>
          <w:sz w:val="24"/>
          <w:szCs w:val="24"/>
        </w:rPr>
        <w:t xml:space="preserve"> </w:t>
      </w:r>
      <w:r w:rsidR="00CD3256">
        <w:rPr>
          <w:rFonts w:ascii="Arial" w:hAnsi="Arial" w:cs="Arial"/>
          <w:sz w:val="24"/>
          <w:szCs w:val="24"/>
        </w:rPr>
        <w:fldChar w:fldCharType="begin"/>
      </w:r>
      <w:r w:rsidR="00866390">
        <w:rPr>
          <w:rFonts w:ascii="Arial" w:hAnsi="Arial" w:cs="Arial"/>
          <w:sz w:val="24"/>
          <w:szCs w:val="24"/>
        </w:rPr>
        <w:instrText xml:space="preserve"> ADDIN EN.CITE &lt;EndNote&gt;&lt;Cite&gt;&lt;Author&gt;Spencer&lt;/Author&gt;&lt;Year&gt;2009&lt;/Year&gt;&lt;RecNum&gt;491&lt;/RecNum&gt;&lt;DisplayText&gt;&lt;style face="superscript"&gt;4&lt;/style&gt;&lt;/DisplayText&gt;&lt;record&gt;&lt;rec-number&gt;491&lt;/rec-number&gt;&lt;foreign-keys&gt;&lt;key app="EN" db-id="2e29exfe3dp2f8ee02pve0tiwa9paarpxppr" timestamp="1588087855"&gt;491&lt;/key&gt;&lt;/foreign-keys&gt;&lt;ref-type name="Report"&gt;27&lt;/ref-type&gt;&lt;contributors&gt;&lt;authors&gt;&lt;author&gt;Dunstan S.C. Spencer&lt;/author&gt;&lt;author&gt;Sanusi Deen&lt;/author&gt;&lt;author&gt;Chrispin Wilson&lt;/author&gt;&lt;/authors&gt;&lt;tertiary-authors&gt;&lt;author&gt;Enterprise Development Services Ltd&lt;/author&gt;&lt;/tertiary-authors&gt;&lt;/contributors&gt;&lt;titles&gt;&lt;title&gt;Economics of Rice Production in Sierra Leone: Report of a Survey in Three Northern Districts&lt;/title&gt;&lt;/titles&gt;&lt;dates&gt;&lt;year&gt;2009&lt;/year&gt;&lt;/dates&gt;&lt;pub-location&gt;Freetown, Sierra Leone&lt;/pub-location&gt;&lt;urls&gt;&lt;/urls&gt;&lt;/record&gt;&lt;/Cite&gt;&lt;/EndNote&gt;</w:instrText>
      </w:r>
      <w:r w:rsidR="00CD3256">
        <w:rPr>
          <w:rFonts w:ascii="Arial" w:hAnsi="Arial" w:cs="Arial"/>
          <w:sz w:val="24"/>
          <w:szCs w:val="24"/>
        </w:rPr>
        <w:fldChar w:fldCharType="separate"/>
      </w:r>
      <w:r w:rsidR="00866390" w:rsidRPr="00866390">
        <w:rPr>
          <w:rFonts w:ascii="Arial" w:hAnsi="Arial" w:cs="Arial"/>
          <w:noProof/>
          <w:sz w:val="24"/>
          <w:szCs w:val="24"/>
          <w:vertAlign w:val="superscript"/>
        </w:rPr>
        <w:t>4</w:t>
      </w:r>
      <w:r w:rsidR="00CD3256">
        <w:rPr>
          <w:rFonts w:ascii="Arial" w:hAnsi="Arial" w:cs="Arial"/>
          <w:sz w:val="24"/>
          <w:szCs w:val="24"/>
        </w:rPr>
        <w:fldChar w:fldCharType="end"/>
      </w:r>
      <w:r w:rsidR="0032655F">
        <w:rPr>
          <w:rFonts w:ascii="Arial" w:hAnsi="Arial" w:cs="Arial"/>
          <w:sz w:val="24"/>
          <w:szCs w:val="24"/>
        </w:rPr>
        <w:t xml:space="preserve"> Assuming a 32% loss in mill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D05C7F" w:rsidRPr="002B4FD5" w14:paraId="4A3740CE" w14:textId="61C2A439" w:rsidTr="00D05C7F">
        <w:tc>
          <w:tcPr>
            <w:tcW w:w="2254" w:type="dxa"/>
          </w:tcPr>
          <w:p w14:paraId="5752049A" w14:textId="6344128B" w:rsidR="00D05C7F" w:rsidRPr="002B4FD5" w:rsidRDefault="00D05C7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District</w:t>
            </w:r>
          </w:p>
        </w:tc>
        <w:tc>
          <w:tcPr>
            <w:tcW w:w="2254" w:type="dxa"/>
          </w:tcPr>
          <w:p w14:paraId="00876B4E" w14:textId="67CB9256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Mass Produced</w:t>
            </w:r>
            <w:r w:rsidR="0032655F" w:rsidRPr="002B4FD5">
              <w:rPr>
                <w:rFonts w:ascii="Arial" w:hAnsi="Arial" w:cs="Arial"/>
                <w:sz w:val="18"/>
                <w:szCs w:val="18"/>
              </w:rPr>
              <w:t xml:space="preserve"> (t)</w:t>
            </w:r>
          </w:p>
        </w:tc>
        <w:tc>
          <w:tcPr>
            <w:tcW w:w="2254" w:type="dxa"/>
          </w:tcPr>
          <w:p w14:paraId="662C3D44" w14:textId="669C53AE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Area</w:t>
            </w:r>
            <w:r w:rsidR="0032655F" w:rsidRPr="002B4FD5">
              <w:rPr>
                <w:rFonts w:ascii="Arial" w:hAnsi="Arial" w:cs="Arial"/>
                <w:sz w:val="18"/>
                <w:szCs w:val="18"/>
              </w:rPr>
              <w:t xml:space="preserve"> (ha)</w:t>
            </w:r>
          </w:p>
        </w:tc>
        <w:tc>
          <w:tcPr>
            <w:tcW w:w="2254" w:type="dxa"/>
          </w:tcPr>
          <w:p w14:paraId="032305E3" w14:textId="2FCA094B" w:rsidR="00D05C7F" w:rsidRPr="002B4FD5" w:rsidRDefault="00D05C7F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Yield</w:t>
            </w:r>
            <w:r w:rsidR="0032655F" w:rsidRPr="002B4FD5">
              <w:rPr>
                <w:rFonts w:ascii="Arial" w:hAnsi="Arial" w:cs="Arial"/>
                <w:sz w:val="18"/>
                <w:szCs w:val="18"/>
              </w:rPr>
              <w:t xml:space="preserve"> (t/ha)</w:t>
            </w:r>
          </w:p>
        </w:tc>
      </w:tr>
      <w:tr w:rsidR="00D05C7F" w:rsidRPr="002B4FD5" w14:paraId="232E922A" w14:textId="6E7D516D" w:rsidTr="00D05C7F">
        <w:tc>
          <w:tcPr>
            <w:tcW w:w="2254" w:type="dxa"/>
          </w:tcPr>
          <w:p w14:paraId="749FBA95" w14:textId="0B1BCCC3" w:rsidR="00D05C7F" w:rsidRPr="002B4FD5" w:rsidRDefault="00D05C7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Port Loko</w:t>
            </w:r>
          </w:p>
        </w:tc>
        <w:tc>
          <w:tcPr>
            <w:tcW w:w="2254" w:type="dxa"/>
          </w:tcPr>
          <w:p w14:paraId="2EC5D8D8" w14:textId="1ECB2702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74638</w:t>
            </w:r>
          </w:p>
        </w:tc>
        <w:tc>
          <w:tcPr>
            <w:tcW w:w="2254" w:type="dxa"/>
          </w:tcPr>
          <w:p w14:paraId="771CB3E7" w14:textId="72304DA9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97575</w:t>
            </w:r>
          </w:p>
        </w:tc>
        <w:tc>
          <w:tcPr>
            <w:tcW w:w="2254" w:type="dxa"/>
          </w:tcPr>
          <w:p w14:paraId="58A9C50C" w14:textId="6691C03E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52</w:t>
            </w:r>
          </w:p>
        </w:tc>
      </w:tr>
      <w:tr w:rsidR="00D05C7F" w:rsidRPr="002B4FD5" w14:paraId="32DC5E0F" w14:textId="03F94058" w:rsidTr="00D05C7F">
        <w:tc>
          <w:tcPr>
            <w:tcW w:w="2254" w:type="dxa"/>
          </w:tcPr>
          <w:p w14:paraId="4CAA28CD" w14:textId="2D74789B" w:rsidR="00D05C7F" w:rsidRPr="002B4FD5" w:rsidRDefault="00D05C7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Kambia</w:t>
            </w:r>
          </w:p>
        </w:tc>
        <w:tc>
          <w:tcPr>
            <w:tcW w:w="2254" w:type="dxa"/>
          </w:tcPr>
          <w:p w14:paraId="36EC2E9E" w14:textId="240FEE07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65111</w:t>
            </w:r>
          </w:p>
        </w:tc>
        <w:tc>
          <w:tcPr>
            <w:tcW w:w="2254" w:type="dxa"/>
          </w:tcPr>
          <w:p w14:paraId="1DC53DB0" w14:textId="7FC2E0A0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0369</w:t>
            </w:r>
          </w:p>
        </w:tc>
        <w:tc>
          <w:tcPr>
            <w:tcW w:w="2254" w:type="dxa"/>
          </w:tcPr>
          <w:p w14:paraId="0C26216D" w14:textId="4B96784B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88</w:t>
            </w:r>
          </w:p>
        </w:tc>
      </w:tr>
      <w:tr w:rsidR="00D05C7F" w:rsidRPr="002B4FD5" w14:paraId="14CA03FE" w14:textId="2DDD0194" w:rsidTr="00D05C7F">
        <w:tc>
          <w:tcPr>
            <w:tcW w:w="2254" w:type="dxa"/>
          </w:tcPr>
          <w:p w14:paraId="4B11261D" w14:textId="64CCB536" w:rsidR="00D05C7F" w:rsidRPr="002B4FD5" w:rsidRDefault="00D05C7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ombali</w:t>
            </w:r>
          </w:p>
        </w:tc>
        <w:tc>
          <w:tcPr>
            <w:tcW w:w="2254" w:type="dxa"/>
          </w:tcPr>
          <w:p w14:paraId="6BEFF701" w14:textId="6A7EF87E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67538</w:t>
            </w:r>
          </w:p>
        </w:tc>
        <w:tc>
          <w:tcPr>
            <w:tcW w:w="2254" w:type="dxa"/>
          </w:tcPr>
          <w:p w14:paraId="6FE3E4B6" w14:textId="3DC6694F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78311</w:t>
            </w:r>
          </w:p>
        </w:tc>
        <w:tc>
          <w:tcPr>
            <w:tcW w:w="2254" w:type="dxa"/>
          </w:tcPr>
          <w:p w14:paraId="12926056" w14:textId="0ED2E48C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59</w:t>
            </w:r>
          </w:p>
        </w:tc>
      </w:tr>
      <w:tr w:rsidR="00D05C7F" w:rsidRPr="002B4FD5" w14:paraId="593C65E2" w14:textId="1486875B" w:rsidTr="00D05C7F">
        <w:tc>
          <w:tcPr>
            <w:tcW w:w="2254" w:type="dxa"/>
          </w:tcPr>
          <w:p w14:paraId="2507F414" w14:textId="47EB40EB" w:rsidR="00D05C7F" w:rsidRPr="002B4FD5" w:rsidRDefault="00D05C7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Koinadugu</w:t>
            </w:r>
          </w:p>
        </w:tc>
        <w:tc>
          <w:tcPr>
            <w:tcW w:w="2254" w:type="dxa"/>
          </w:tcPr>
          <w:p w14:paraId="3D2B5DB6" w14:textId="069057A5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46005</w:t>
            </w:r>
          </w:p>
        </w:tc>
        <w:tc>
          <w:tcPr>
            <w:tcW w:w="2254" w:type="dxa"/>
          </w:tcPr>
          <w:p w14:paraId="43B6DCAB" w14:textId="3A03C5C2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1011</w:t>
            </w:r>
          </w:p>
        </w:tc>
        <w:tc>
          <w:tcPr>
            <w:tcW w:w="2254" w:type="dxa"/>
          </w:tcPr>
          <w:p w14:paraId="080365CF" w14:textId="18E11AEE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61</w:t>
            </w:r>
          </w:p>
        </w:tc>
      </w:tr>
      <w:tr w:rsidR="00D05C7F" w:rsidRPr="002B4FD5" w14:paraId="0AC8AF3E" w14:textId="05656F13" w:rsidTr="00D05C7F">
        <w:tc>
          <w:tcPr>
            <w:tcW w:w="2254" w:type="dxa"/>
          </w:tcPr>
          <w:p w14:paraId="7D1D802A" w14:textId="4B62AB10" w:rsidR="00D05C7F" w:rsidRPr="002B4FD5" w:rsidRDefault="00D05C7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Tonkoli</w:t>
            </w:r>
          </w:p>
        </w:tc>
        <w:tc>
          <w:tcPr>
            <w:tcW w:w="2254" w:type="dxa"/>
          </w:tcPr>
          <w:p w14:paraId="6FCACF21" w14:textId="23837E48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8317</w:t>
            </w:r>
          </w:p>
        </w:tc>
        <w:tc>
          <w:tcPr>
            <w:tcW w:w="2254" w:type="dxa"/>
          </w:tcPr>
          <w:p w14:paraId="52791934" w14:textId="22A1F369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75035</w:t>
            </w:r>
          </w:p>
        </w:tc>
        <w:tc>
          <w:tcPr>
            <w:tcW w:w="2254" w:type="dxa"/>
          </w:tcPr>
          <w:p w14:paraId="1F62DA36" w14:textId="3D91AE86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53</w:t>
            </w:r>
          </w:p>
        </w:tc>
      </w:tr>
      <w:tr w:rsidR="00D05C7F" w:rsidRPr="002B4FD5" w14:paraId="76703CEA" w14:textId="77777777" w:rsidTr="00D05C7F">
        <w:tc>
          <w:tcPr>
            <w:tcW w:w="2254" w:type="dxa"/>
          </w:tcPr>
          <w:p w14:paraId="75EB172A" w14:textId="7A2E19CC" w:rsidR="00D05C7F" w:rsidRPr="002B4FD5" w:rsidRDefault="00D05C7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Kono</w:t>
            </w:r>
          </w:p>
        </w:tc>
        <w:tc>
          <w:tcPr>
            <w:tcW w:w="2254" w:type="dxa"/>
          </w:tcPr>
          <w:p w14:paraId="56E4A6D5" w14:textId="0189EE31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6761</w:t>
            </w:r>
          </w:p>
        </w:tc>
        <w:tc>
          <w:tcPr>
            <w:tcW w:w="2254" w:type="dxa"/>
          </w:tcPr>
          <w:p w14:paraId="1CE12DE5" w14:textId="2C285718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8831</w:t>
            </w:r>
          </w:p>
        </w:tc>
        <w:tc>
          <w:tcPr>
            <w:tcW w:w="2254" w:type="dxa"/>
          </w:tcPr>
          <w:p w14:paraId="05AA6EFB" w14:textId="7D18DAE0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64</w:t>
            </w:r>
          </w:p>
        </w:tc>
      </w:tr>
      <w:tr w:rsidR="00D05C7F" w:rsidRPr="002B4FD5" w14:paraId="204A5778" w14:textId="77777777" w:rsidTr="00D05C7F">
        <w:tc>
          <w:tcPr>
            <w:tcW w:w="2254" w:type="dxa"/>
          </w:tcPr>
          <w:p w14:paraId="232181A0" w14:textId="4CE39CED" w:rsidR="00D05C7F" w:rsidRPr="002B4FD5" w:rsidRDefault="00D05C7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Kailahun</w:t>
            </w:r>
          </w:p>
        </w:tc>
        <w:tc>
          <w:tcPr>
            <w:tcW w:w="2254" w:type="dxa"/>
          </w:tcPr>
          <w:p w14:paraId="5776AAAB" w14:textId="47CC3E96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6481</w:t>
            </w:r>
          </w:p>
        </w:tc>
        <w:tc>
          <w:tcPr>
            <w:tcW w:w="2254" w:type="dxa"/>
          </w:tcPr>
          <w:p w14:paraId="7E7E5043" w14:textId="4C3F1C2A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8539</w:t>
            </w:r>
          </w:p>
        </w:tc>
        <w:tc>
          <w:tcPr>
            <w:tcW w:w="2254" w:type="dxa"/>
          </w:tcPr>
          <w:p w14:paraId="4EDA1AFE" w14:textId="39FEC002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66</w:t>
            </w:r>
          </w:p>
        </w:tc>
      </w:tr>
      <w:tr w:rsidR="00D05C7F" w:rsidRPr="002B4FD5" w14:paraId="3BBF73A5" w14:textId="77777777" w:rsidTr="00D05C7F">
        <w:tc>
          <w:tcPr>
            <w:tcW w:w="2254" w:type="dxa"/>
          </w:tcPr>
          <w:p w14:paraId="394B22A9" w14:textId="27EDAF1D" w:rsidR="00D05C7F" w:rsidRPr="002B4FD5" w:rsidRDefault="00D05C7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Kenema</w:t>
            </w:r>
          </w:p>
        </w:tc>
        <w:tc>
          <w:tcPr>
            <w:tcW w:w="2254" w:type="dxa"/>
          </w:tcPr>
          <w:p w14:paraId="127D76E7" w14:textId="65494AEC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1947</w:t>
            </w:r>
          </w:p>
        </w:tc>
        <w:tc>
          <w:tcPr>
            <w:tcW w:w="2254" w:type="dxa"/>
          </w:tcPr>
          <w:p w14:paraId="724736A9" w14:textId="224500DE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6685</w:t>
            </w:r>
          </w:p>
        </w:tc>
        <w:tc>
          <w:tcPr>
            <w:tcW w:w="2254" w:type="dxa"/>
          </w:tcPr>
          <w:p w14:paraId="3108DAD2" w14:textId="394C2A47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62</w:t>
            </w:r>
          </w:p>
        </w:tc>
      </w:tr>
      <w:tr w:rsidR="00D05C7F" w:rsidRPr="002B4FD5" w14:paraId="65F5589A" w14:textId="77777777" w:rsidTr="00D05C7F">
        <w:tc>
          <w:tcPr>
            <w:tcW w:w="2254" w:type="dxa"/>
          </w:tcPr>
          <w:p w14:paraId="4A3E0423" w14:textId="48AA8CCD" w:rsidR="00D05C7F" w:rsidRPr="002B4FD5" w:rsidRDefault="00D05C7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Pujehun</w:t>
            </w:r>
          </w:p>
        </w:tc>
        <w:tc>
          <w:tcPr>
            <w:tcW w:w="2254" w:type="dxa"/>
          </w:tcPr>
          <w:p w14:paraId="48319DA3" w14:textId="3FB6DD01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28160</w:t>
            </w:r>
          </w:p>
        </w:tc>
        <w:tc>
          <w:tcPr>
            <w:tcW w:w="2254" w:type="dxa"/>
          </w:tcPr>
          <w:p w14:paraId="327957C6" w14:textId="2B5CCD84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28795</w:t>
            </w:r>
          </w:p>
        </w:tc>
        <w:tc>
          <w:tcPr>
            <w:tcW w:w="2254" w:type="dxa"/>
          </w:tcPr>
          <w:p w14:paraId="74290D6F" w14:textId="4625F59C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665</w:t>
            </w:r>
          </w:p>
        </w:tc>
      </w:tr>
      <w:tr w:rsidR="00D05C7F" w:rsidRPr="002B4FD5" w14:paraId="55215741" w14:textId="77777777" w:rsidTr="00D05C7F">
        <w:tc>
          <w:tcPr>
            <w:tcW w:w="2254" w:type="dxa"/>
          </w:tcPr>
          <w:p w14:paraId="65E6A3A2" w14:textId="117035A0" w:rsidR="00D05C7F" w:rsidRPr="002B4FD5" w:rsidRDefault="00D05C7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onthe</w:t>
            </w:r>
          </w:p>
        </w:tc>
        <w:tc>
          <w:tcPr>
            <w:tcW w:w="2254" w:type="dxa"/>
          </w:tcPr>
          <w:p w14:paraId="5C20627B" w14:textId="34FFBE60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9345</w:t>
            </w:r>
          </w:p>
        </w:tc>
        <w:tc>
          <w:tcPr>
            <w:tcW w:w="2254" w:type="dxa"/>
          </w:tcPr>
          <w:p w14:paraId="616EE059" w14:textId="56198053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19616</w:t>
            </w:r>
          </w:p>
        </w:tc>
        <w:tc>
          <w:tcPr>
            <w:tcW w:w="2254" w:type="dxa"/>
          </w:tcPr>
          <w:p w14:paraId="75A1A419" w14:textId="7128D2A5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67</w:t>
            </w:r>
          </w:p>
        </w:tc>
      </w:tr>
      <w:tr w:rsidR="00D05C7F" w:rsidRPr="002B4FD5" w14:paraId="376543D2" w14:textId="77777777" w:rsidTr="00D05C7F">
        <w:tc>
          <w:tcPr>
            <w:tcW w:w="2254" w:type="dxa"/>
          </w:tcPr>
          <w:p w14:paraId="24B65969" w14:textId="66F997FB" w:rsidR="00D05C7F" w:rsidRPr="002B4FD5" w:rsidRDefault="00D05C7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o</w:t>
            </w:r>
          </w:p>
        </w:tc>
        <w:tc>
          <w:tcPr>
            <w:tcW w:w="2254" w:type="dxa"/>
          </w:tcPr>
          <w:p w14:paraId="0290E2F8" w14:textId="77A2A0CD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35196</w:t>
            </w:r>
          </w:p>
        </w:tc>
        <w:tc>
          <w:tcPr>
            <w:tcW w:w="2254" w:type="dxa"/>
          </w:tcPr>
          <w:p w14:paraId="0B60050F" w14:textId="635F324C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51464</w:t>
            </w:r>
          </w:p>
        </w:tc>
        <w:tc>
          <w:tcPr>
            <w:tcW w:w="2254" w:type="dxa"/>
          </w:tcPr>
          <w:p w14:paraId="7DAED66E" w14:textId="2C91D1C2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465</w:t>
            </w:r>
          </w:p>
        </w:tc>
      </w:tr>
      <w:tr w:rsidR="00D05C7F" w:rsidRPr="002B4FD5" w14:paraId="51508EA9" w14:textId="77777777" w:rsidTr="00D05C7F">
        <w:tc>
          <w:tcPr>
            <w:tcW w:w="2254" w:type="dxa"/>
          </w:tcPr>
          <w:p w14:paraId="3DB56271" w14:textId="005DB685" w:rsidR="00D05C7F" w:rsidRPr="002B4FD5" w:rsidRDefault="00D05C7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Moyamba</w:t>
            </w:r>
          </w:p>
        </w:tc>
        <w:tc>
          <w:tcPr>
            <w:tcW w:w="2254" w:type="dxa"/>
          </w:tcPr>
          <w:p w14:paraId="728E64AF" w14:textId="1E8BE37B" w:rsidR="00D05C7F" w:rsidRPr="002B4FD5" w:rsidRDefault="00D05C7F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42802</w:t>
            </w:r>
          </w:p>
        </w:tc>
        <w:tc>
          <w:tcPr>
            <w:tcW w:w="2254" w:type="dxa"/>
          </w:tcPr>
          <w:p w14:paraId="5BB99365" w14:textId="6B16C3B7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43836</w:t>
            </w:r>
          </w:p>
        </w:tc>
        <w:tc>
          <w:tcPr>
            <w:tcW w:w="2254" w:type="dxa"/>
          </w:tcPr>
          <w:p w14:paraId="79587369" w14:textId="6418F592" w:rsidR="00D05C7F" w:rsidRPr="002B4FD5" w:rsidRDefault="0059276E" w:rsidP="002B4FD5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B4FD5">
              <w:rPr>
                <w:rFonts w:ascii="Arial" w:hAnsi="Arial" w:cs="Arial"/>
                <w:color w:val="000000"/>
                <w:sz w:val="18"/>
                <w:szCs w:val="18"/>
              </w:rPr>
              <w:t>0.66</w:t>
            </w:r>
          </w:p>
        </w:tc>
      </w:tr>
    </w:tbl>
    <w:p w14:paraId="54B764D3" w14:textId="77777777" w:rsidR="003836EC" w:rsidRDefault="003836EC" w:rsidP="003836EC">
      <w:pPr>
        <w:keepNext/>
        <w:jc w:val="both"/>
        <w:rPr>
          <w:rFonts w:ascii="Arial" w:hAnsi="Arial" w:cs="Arial"/>
          <w:sz w:val="24"/>
          <w:szCs w:val="24"/>
        </w:rPr>
      </w:pPr>
    </w:p>
    <w:p w14:paraId="0AD78E11" w14:textId="23309A9B" w:rsidR="003836EC" w:rsidRDefault="003836EC" w:rsidP="003836EC">
      <w:pPr>
        <w:keepNext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Table S7 Coffee Cultivation </w:t>
      </w:r>
      <w:r>
        <w:rPr>
          <w:rFonts w:ascii="Arial" w:hAnsi="Arial" w:cs="Arial"/>
          <w:sz w:val="24"/>
          <w:szCs w:val="24"/>
        </w:rPr>
        <w:fldChar w:fldCharType="begin"/>
      </w:r>
      <w:r w:rsidR="00866390">
        <w:rPr>
          <w:rFonts w:ascii="Arial" w:hAnsi="Arial" w:cs="Arial"/>
          <w:sz w:val="24"/>
          <w:szCs w:val="24"/>
        </w:rPr>
        <w:instrText xml:space="preserve"> ADDIN EN.CITE &lt;EndNote&gt;&lt;Cite&gt;&lt;Author&gt;L.S.Gboku&lt;/Author&gt;&lt;Year&gt;2017&lt;/Year&gt;&lt;RecNum&gt;489&lt;/RecNum&gt;&lt;DisplayText&gt;&lt;style face="superscript"&gt;2&lt;/style&gt;&lt;/DisplayText&gt;&lt;record&gt;&lt;rec-number&gt;489&lt;/rec-number&gt;&lt;foreign-keys&gt;&lt;key app="EN" db-id="2e29exfe3dp2f8ee02pve0tiwa9paarpxppr" timestamp="1588078857"&gt;489&lt;/key&gt;&lt;/foreign-keys&gt;&lt;ref-type name="Report"&gt;27&lt;/ref-type&gt;&lt;contributors&gt;&lt;authors&gt;&lt;author&gt;Matthew L.S.Gboku&lt;/author&gt;&lt;author&gt;Sahr Kari Davowa&lt;/author&gt;&lt;author&gt;Abdul Gassama&lt;/author&gt;&lt;/authors&gt;&lt;tertiary-authors&gt;&lt;author&gt;Statistics Sierra Leone (SSL)&lt;/author&gt;&lt;/tertiary-authors&gt;&lt;/contributors&gt;&lt;titles&gt;&lt;title&gt;Sierra Leone 2015 Population and Housing Census: Thematic Report on Agriculture&lt;/title&gt;&lt;/titles&gt;&lt;dates&gt;&lt;year&gt;2017&lt;/year&gt;&lt;/dates&gt;&lt;urls&gt;&lt;/urls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 w:rsidR="00866390" w:rsidRPr="00866390">
        <w:rPr>
          <w:rFonts w:ascii="Arial" w:hAnsi="Arial" w:cs="Arial"/>
          <w:noProof/>
          <w:sz w:val="24"/>
          <w:szCs w:val="24"/>
          <w:vertAlign w:val="superscript"/>
        </w:rPr>
        <w:t>2</w:t>
      </w:r>
      <w:r>
        <w:rPr>
          <w:rFonts w:ascii="Arial" w:hAnsi="Arial" w:cs="Arial"/>
          <w:sz w:val="24"/>
          <w:szCs w:val="24"/>
        </w:rPr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1984"/>
        <w:gridCol w:w="2410"/>
        <w:gridCol w:w="2017"/>
        <w:gridCol w:w="1759"/>
      </w:tblGrid>
      <w:tr w:rsidR="003836EC" w:rsidRPr="002B4FD5" w14:paraId="3C6AFE21" w14:textId="77777777" w:rsidTr="00F82290">
        <w:tc>
          <w:tcPr>
            <w:tcW w:w="846" w:type="dxa"/>
          </w:tcPr>
          <w:p w14:paraId="0A71E87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4" w:type="dxa"/>
          </w:tcPr>
          <w:p w14:paraId="4EEFB8E1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Location</w:t>
            </w:r>
          </w:p>
        </w:tc>
        <w:tc>
          <w:tcPr>
            <w:tcW w:w="2410" w:type="dxa"/>
          </w:tcPr>
          <w:p w14:paraId="5D946A8D" w14:textId="77777777" w:rsidR="003836EC" w:rsidRPr="002B4FD5" w:rsidRDefault="003836E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Mass Harvested (kg)</w:t>
            </w:r>
          </w:p>
        </w:tc>
        <w:tc>
          <w:tcPr>
            <w:tcW w:w="2017" w:type="dxa"/>
          </w:tcPr>
          <w:p w14:paraId="21C882C2" w14:textId="77777777" w:rsidR="003836EC" w:rsidRPr="002B4FD5" w:rsidRDefault="003836E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Area (ha)</w:t>
            </w:r>
          </w:p>
        </w:tc>
        <w:tc>
          <w:tcPr>
            <w:tcW w:w="1759" w:type="dxa"/>
          </w:tcPr>
          <w:p w14:paraId="244D16A8" w14:textId="77777777" w:rsidR="003836EC" w:rsidRPr="002B4FD5" w:rsidRDefault="003836E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Yield (mt/ha)</w:t>
            </w:r>
          </w:p>
        </w:tc>
      </w:tr>
      <w:tr w:rsidR="003836EC" w:rsidRPr="002B4FD5" w14:paraId="01D2206A" w14:textId="77777777" w:rsidTr="00F82290">
        <w:tc>
          <w:tcPr>
            <w:tcW w:w="846" w:type="dxa"/>
          </w:tcPr>
          <w:p w14:paraId="6FA3FC52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9</w:t>
            </w:r>
          </w:p>
        </w:tc>
        <w:tc>
          <w:tcPr>
            <w:tcW w:w="1984" w:type="dxa"/>
          </w:tcPr>
          <w:p w14:paraId="0113C8CF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Kailahun</w:t>
            </w:r>
          </w:p>
        </w:tc>
        <w:tc>
          <w:tcPr>
            <w:tcW w:w="2410" w:type="dxa"/>
          </w:tcPr>
          <w:p w14:paraId="6F0B59C7" w14:textId="77777777" w:rsidR="003836EC" w:rsidRPr="002B4FD5" w:rsidRDefault="003836E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716952</w:t>
            </w:r>
          </w:p>
        </w:tc>
        <w:tc>
          <w:tcPr>
            <w:tcW w:w="2017" w:type="dxa"/>
          </w:tcPr>
          <w:p w14:paraId="21802A6C" w14:textId="77777777" w:rsidR="003836EC" w:rsidRPr="002B4FD5" w:rsidRDefault="003836E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6814</w:t>
            </w:r>
          </w:p>
        </w:tc>
        <w:tc>
          <w:tcPr>
            <w:tcW w:w="1759" w:type="dxa"/>
          </w:tcPr>
          <w:p w14:paraId="4CE82B4E" w14:textId="77777777" w:rsidR="003836EC" w:rsidRPr="002B4FD5" w:rsidRDefault="003836E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0.190</w:t>
            </w:r>
          </w:p>
        </w:tc>
      </w:tr>
      <w:tr w:rsidR="003836EC" w:rsidRPr="002B4FD5" w14:paraId="12834A06" w14:textId="77777777" w:rsidTr="00F82290">
        <w:tc>
          <w:tcPr>
            <w:tcW w:w="846" w:type="dxa"/>
          </w:tcPr>
          <w:p w14:paraId="75322426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0</w:t>
            </w:r>
          </w:p>
        </w:tc>
        <w:tc>
          <w:tcPr>
            <w:tcW w:w="1984" w:type="dxa"/>
          </w:tcPr>
          <w:p w14:paraId="1FA1B501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Kenema</w:t>
            </w:r>
          </w:p>
        </w:tc>
        <w:tc>
          <w:tcPr>
            <w:tcW w:w="2410" w:type="dxa"/>
          </w:tcPr>
          <w:p w14:paraId="19A9A0D6" w14:textId="77777777" w:rsidR="003836EC" w:rsidRPr="002B4FD5" w:rsidRDefault="003836E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664474</w:t>
            </w:r>
          </w:p>
        </w:tc>
        <w:tc>
          <w:tcPr>
            <w:tcW w:w="2017" w:type="dxa"/>
          </w:tcPr>
          <w:p w14:paraId="1B8BF16F" w14:textId="77777777" w:rsidR="003836EC" w:rsidRPr="002B4FD5" w:rsidRDefault="003836E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4236</w:t>
            </w:r>
          </w:p>
        </w:tc>
        <w:tc>
          <w:tcPr>
            <w:tcW w:w="1759" w:type="dxa"/>
          </w:tcPr>
          <w:p w14:paraId="62B9F1EF" w14:textId="77777777" w:rsidR="003836EC" w:rsidRPr="002B4FD5" w:rsidRDefault="003836E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0.165</w:t>
            </w:r>
          </w:p>
        </w:tc>
      </w:tr>
      <w:tr w:rsidR="003836EC" w:rsidRPr="002B4FD5" w14:paraId="460B7DB0" w14:textId="77777777" w:rsidTr="00F82290">
        <w:tc>
          <w:tcPr>
            <w:tcW w:w="846" w:type="dxa"/>
          </w:tcPr>
          <w:p w14:paraId="51BB86BE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51</w:t>
            </w:r>
          </w:p>
        </w:tc>
        <w:tc>
          <w:tcPr>
            <w:tcW w:w="1984" w:type="dxa"/>
          </w:tcPr>
          <w:p w14:paraId="222D1A91" w14:textId="77777777" w:rsidR="003836EC" w:rsidRPr="002B4FD5" w:rsidRDefault="003836EC" w:rsidP="00F82290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Koidu</w:t>
            </w:r>
          </w:p>
        </w:tc>
        <w:tc>
          <w:tcPr>
            <w:tcW w:w="2410" w:type="dxa"/>
          </w:tcPr>
          <w:p w14:paraId="3760E399" w14:textId="77777777" w:rsidR="003836EC" w:rsidRPr="002B4FD5" w:rsidRDefault="003836E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776394</w:t>
            </w:r>
          </w:p>
        </w:tc>
        <w:tc>
          <w:tcPr>
            <w:tcW w:w="2017" w:type="dxa"/>
          </w:tcPr>
          <w:p w14:paraId="1B0843E5" w14:textId="77777777" w:rsidR="003836EC" w:rsidRPr="002B4FD5" w:rsidRDefault="003836E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61651</w:t>
            </w:r>
          </w:p>
        </w:tc>
        <w:tc>
          <w:tcPr>
            <w:tcW w:w="1759" w:type="dxa"/>
          </w:tcPr>
          <w:p w14:paraId="27215D78" w14:textId="77777777" w:rsidR="003836EC" w:rsidRPr="002B4FD5" w:rsidRDefault="003836E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0.061</w:t>
            </w:r>
          </w:p>
        </w:tc>
      </w:tr>
    </w:tbl>
    <w:p w14:paraId="2510AF42" w14:textId="0C20414F" w:rsidR="00D05C7F" w:rsidRDefault="00D05C7F" w:rsidP="003B3FE6">
      <w:pPr>
        <w:keepNext/>
        <w:jc w:val="both"/>
        <w:rPr>
          <w:rFonts w:ascii="Arial" w:hAnsi="Arial" w:cs="Arial"/>
          <w:sz w:val="24"/>
          <w:szCs w:val="24"/>
        </w:rPr>
      </w:pPr>
    </w:p>
    <w:p w14:paraId="4C762E5E" w14:textId="3E0028D7" w:rsidR="00D05C7F" w:rsidRDefault="003836EC" w:rsidP="003B3FE6">
      <w:pPr>
        <w:keepNext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able S8</w:t>
      </w:r>
      <w:r w:rsidR="00550675">
        <w:rPr>
          <w:rFonts w:ascii="Arial" w:hAnsi="Arial" w:cs="Arial"/>
          <w:sz w:val="24"/>
          <w:szCs w:val="24"/>
        </w:rPr>
        <w:t xml:space="preserve"> Fertilizer Application for Rice</w:t>
      </w:r>
      <w:r w:rsidR="00B920AC">
        <w:rPr>
          <w:rFonts w:ascii="Arial" w:hAnsi="Arial" w:cs="Arial"/>
          <w:sz w:val="24"/>
          <w:szCs w:val="24"/>
        </w:rPr>
        <w:t xml:space="preserve"> </w:t>
      </w:r>
      <w:r w:rsidR="00CD3256">
        <w:rPr>
          <w:rFonts w:ascii="Arial" w:hAnsi="Arial" w:cs="Arial"/>
          <w:sz w:val="24"/>
          <w:szCs w:val="24"/>
        </w:rPr>
        <w:fldChar w:fldCharType="begin"/>
      </w:r>
      <w:r w:rsidR="00866390">
        <w:rPr>
          <w:rFonts w:ascii="Arial" w:hAnsi="Arial" w:cs="Arial"/>
          <w:sz w:val="24"/>
          <w:szCs w:val="24"/>
        </w:rPr>
        <w:instrText xml:space="preserve"> ADDIN EN.CITE &lt;EndNote&gt;&lt;Cite&gt;&lt;Author&gt;Bijay-Singh&lt;/Author&gt;&lt;Year&gt;2017&lt;/Year&gt;&lt;RecNum&gt;488&lt;/RecNum&gt;&lt;DisplayText&gt;&lt;style face="superscript"&gt;5&lt;/style&gt;&lt;/DisplayText&gt;&lt;record&gt;&lt;rec-number&gt;488&lt;/rec-number&gt;&lt;foreign-keys&gt;&lt;key app="EN" db-id="2e29exfe3dp2f8ee02pve0tiwa9paarpxppr" timestamp="1588078495"&gt;488&lt;/key&gt;&lt;/foreign-keys&gt;&lt;ref-type name="Book Section"&gt;5&lt;/ref-type&gt;&lt;contributors&gt;&lt;authors&gt;&lt;author&gt;Bijay-Singh&lt;/author&gt;&lt;author&gt;V.K. Singh&lt;/author&gt;&lt;/authors&gt;&lt;/contributors&gt;&lt;titles&gt;&lt;title&gt;Fertilizer Management in Rice&lt;/title&gt;&lt;secondary-title&gt;Rice Production Worldwide&lt;/secondary-title&gt;&lt;/titles&gt;&lt;pages&gt;217-253&lt;/pages&gt;&lt;dates&gt;&lt;year&gt;2017&lt;/year&gt;&lt;/dates&gt;&lt;publisher&gt;Springer&lt;/publisher&gt;&lt;urls&gt;&lt;/urls&gt;&lt;/record&gt;&lt;/Cite&gt;&lt;/EndNote&gt;</w:instrText>
      </w:r>
      <w:r w:rsidR="00CD3256">
        <w:rPr>
          <w:rFonts w:ascii="Arial" w:hAnsi="Arial" w:cs="Arial"/>
          <w:sz w:val="24"/>
          <w:szCs w:val="24"/>
        </w:rPr>
        <w:fldChar w:fldCharType="separate"/>
      </w:r>
      <w:r w:rsidR="00866390" w:rsidRPr="00866390">
        <w:rPr>
          <w:rFonts w:ascii="Arial" w:hAnsi="Arial" w:cs="Arial"/>
          <w:noProof/>
          <w:sz w:val="24"/>
          <w:szCs w:val="24"/>
          <w:vertAlign w:val="superscript"/>
        </w:rPr>
        <w:t>5</w:t>
      </w:r>
      <w:r w:rsidR="00CD3256">
        <w:rPr>
          <w:rFonts w:ascii="Arial" w:hAnsi="Arial" w:cs="Arial"/>
          <w:sz w:val="24"/>
          <w:szCs w:val="24"/>
        </w:rPr>
        <w:fldChar w:fldCharType="end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30"/>
        <w:gridCol w:w="1678"/>
        <w:gridCol w:w="1441"/>
        <w:gridCol w:w="1417"/>
      </w:tblGrid>
      <w:tr w:rsidR="00055367" w:rsidRPr="002B4FD5" w14:paraId="66D25F88" w14:textId="77777777" w:rsidTr="002B4FD5">
        <w:trPr>
          <w:jc w:val="center"/>
        </w:trPr>
        <w:tc>
          <w:tcPr>
            <w:tcW w:w="2830" w:type="dxa"/>
          </w:tcPr>
          <w:p w14:paraId="227EFB8A" w14:textId="3DEB07DC" w:rsidR="00055367" w:rsidRPr="002B4FD5" w:rsidRDefault="00055367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Region</w:t>
            </w:r>
          </w:p>
        </w:tc>
        <w:tc>
          <w:tcPr>
            <w:tcW w:w="1678" w:type="dxa"/>
          </w:tcPr>
          <w:p w14:paraId="7C8490FB" w14:textId="08C20EC1" w:rsidR="00055367" w:rsidRPr="002B4FD5" w:rsidRDefault="00055367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N kg/ha</w:t>
            </w:r>
          </w:p>
        </w:tc>
        <w:tc>
          <w:tcPr>
            <w:tcW w:w="1441" w:type="dxa"/>
          </w:tcPr>
          <w:p w14:paraId="04BAE1B3" w14:textId="5AE6FE38" w:rsidR="00055367" w:rsidRPr="002B4FD5" w:rsidRDefault="00055367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P kg/ha</w:t>
            </w:r>
          </w:p>
        </w:tc>
        <w:tc>
          <w:tcPr>
            <w:tcW w:w="1417" w:type="dxa"/>
          </w:tcPr>
          <w:p w14:paraId="107154E4" w14:textId="72C90D1E" w:rsidR="00055367" w:rsidRPr="002B4FD5" w:rsidRDefault="00055367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K kg/ha</w:t>
            </w:r>
          </w:p>
        </w:tc>
      </w:tr>
      <w:tr w:rsidR="00055367" w:rsidRPr="002B4FD5" w14:paraId="368E93AE" w14:textId="77777777" w:rsidTr="002B4FD5">
        <w:trPr>
          <w:jc w:val="center"/>
        </w:trPr>
        <w:tc>
          <w:tcPr>
            <w:tcW w:w="2830" w:type="dxa"/>
          </w:tcPr>
          <w:p w14:paraId="2FA7C0CB" w14:textId="76427937" w:rsidR="00055367" w:rsidRPr="002B4FD5" w:rsidRDefault="00055367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angladesh</w:t>
            </w:r>
          </w:p>
        </w:tc>
        <w:tc>
          <w:tcPr>
            <w:tcW w:w="1678" w:type="dxa"/>
          </w:tcPr>
          <w:p w14:paraId="519C0429" w14:textId="5BE5A014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0</w:t>
            </w:r>
          </w:p>
        </w:tc>
        <w:tc>
          <w:tcPr>
            <w:tcW w:w="1441" w:type="dxa"/>
          </w:tcPr>
          <w:p w14:paraId="69587F9E" w14:textId="6B33C1DD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.2</w:t>
            </w:r>
          </w:p>
        </w:tc>
        <w:tc>
          <w:tcPr>
            <w:tcW w:w="1417" w:type="dxa"/>
          </w:tcPr>
          <w:p w14:paraId="0324D1BB" w14:textId="36279E62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4.1</w:t>
            </w:r>
          </w:p>
        </w:tc>
      </w:tr>
      <w:tr w:rsidR="00055367" w:rsidRPr="002B4FD5" w14:paraId="26A60351" w14:textId="77777777" w:rsidTr="002B4FD5">
        <w:trPr>
          <w:jc w:val="center"/>
        </w:trPr>
        <w:tc>
          <w:tcPr>
            <w:tcW w:w="2830" w:type="dxa"/>
          </w:tcPr>
          <w:p w14:paraId="16C43C27" w14:textId="2F13389B" w:rsidR="00055367" w:rsidRPr="002B4FD5" w:rsidRDefault="00055367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Haryana, India</w:t>
            </w:r>
          </w:p>
        </w:tc>
        <w:tc>
          <w:tcPr>
            <w:tcW w:w="1678" w:type="dxa"/>
          </w:tcPr>
          <w:p w14:paraId="014468A8" w14:textId="142A9C88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5</w:t>
            </w:r>
          </w:p>
        </w:tc>
        <w:tc>
          <w:tcPr>
            <w:tcW w:w="1441" w:type="dxa"/>
          </w:tcPr>
          <w:p w14:paraId="386FA942" w14:textId="1DC5650E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1.4</w:t>
            </w:r>
          </w:p>
        </w:tc>
        <w:tc>
          <w:tcPr>
            <w:tcW w:w="1417" w:type="dxa"/>
          </w:tcPr>
          <w:p w14:paraId="2EBD139C" w14:textId="1D053DB6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1.5</w:t>
            </w:r>
          </w:p>
        </w:tc>
      </w:tr>
      <w:tr w:rsidR="00055367" w:rsidRPr="002B4FD5" w14:paraId="36D3DBFD" w14:textId="77777777" w:rsidTr="002B4FD5">
        <w:trPr>
          <w:jc w:val="center"/>
        </w:trPr>
        <w:tc>
          <w:tcPr>
            <w:tcW w:w="2830" w:type="dxa"/>
          </w:tcPr>
          <w:p w14:paraId="49DA0461" w14:textId="687C9B6E" w:rsidR="00055367" w:rsidRPr="002B4FD5" w:rsidRDefault="00055367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Pattambi, India</w:t>
            </w:r>
          </w:p>
        </w:tc>
        <w:tc>
          <w:tcPr>
            <w:tcW w:w="1678" w:type="dxa"/>
          </w:tcPr>
          <w:p w14:paraId="4BE6E1CB" w14:textId="0FED9734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90</w:t>
            </w:r>
          </w:p>
        </w:tc>
        <w:tc>
          <w:tcPr>
            <w:tcW w:w="1441" w:type="dxa"/>
          </w:tcPr>
          <w:p w14:paraId="7370F971" w14:textId="1D0A36BC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9.6</w:t>
            </w:r>
          </w:p>
        </w:tc>
        <w:tc>
          <w:tcPr>
            <w:tcW w:w="1417" w:type="dxa"/>
          </w:tcPr>
          <w:p w14:paraId="501E55F1" w14:textId="6AEE37CB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7.3</w:t>
            </w:r>
          </w:p>
        </w:tc>
      </w:tr>
      <w:tr w:rsidR="00055367" w:rsidRPr="002B4FD5" w14:paraId="2BCFAEFC" w14:textId="77777777" w:rsidTr="002B4FD5">
        <w:trPr>
          <w:jc w:val="center"/>
        </w:trPr>
        <w:tc>
          <w:tcPr>
            <w:tcW w:w="2830" w:type="dxa"/>
          </w:tcPr>
          <w:p w14:paraId="78AB3FCA" w14:textId="57314845" w:rsidR="00055367" w:rsidRPr="002B4FD5" w:rsidRDefault="00055367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Indonesia</w:t>
            </w:r>
          </w:p>
        </w:tc>
        <w:tc>
          <w:tcPr>
            <w:tcW w:w="1678" w:type="dxa"/>
          </w:tcPr>
          <w:p w14:paraId="5CBB2224" w14:textId="3C5F8D51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40</w:t>
            </w:r>
          </w:p>
        </w:tc>
        <w:tc>
          <w:tcPr>
            <w:tcW w:w="1441" w:type="dxa"/>
          </w:tcPr>
          <w:p w14:paraId="12199F5D" w14:textId="16AE9861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5.3</w:t>
            </w:r>
          </w:p>
        </w:tc>
        <w:tc>
          <w:tcPr>
            <w:tcW w:w="1417" w:type="dxa"/>
          </w:tcPr>
          <w:p w14:paraId="7C0375EB" w14:textId="5E14A56F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4.9</w:t>
            </w:r>
          </w:p>
        </w:tc>
      </w:tr>
      <w:tr w:rsidR="00055367" w:rsidRPr="002B4FD5" w14:paraId="129F2C71" w14:textId="77777777" w:rsidTr="002B4FD5">
        <w:trPr>
          <w:jc w:val="center"/>
        </w:trPr>
        <w:tc>
          <w:tcPr>
            <w:tcW w:w="2830" w:type="dxa"/>
          </w:tcPr>
          <w:p w14:paraId="5978C1B4" w14:textId="5436C365" w:rsidR="00055367" w:rsidRPr="002B4FD5" w:rsidRDefault="00055367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Indonesia (dry)</w:t>
            </w:r>
          </w:p>
        </w:tc>
        <w:tc>
          <w:tcPr>
            <w:tcW w:w="1678" w:type="dxa"/>
          </w:tcPr>
          <w:p w14:paraId="08ABED29" w14:textId="4B791BAA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0</w:t>
            </w:r>
          </w:p>
        </w:tc>
        <w:tc>
          <w:tcPr>
            <w:tcW w:w="1441" w:type="dxa"/>
          </w:tcPr>
          <w:p w14:paraId="46B5FE68" w14:textId="5E9BEEE7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.9</w:t>
            </w:r>
          </w:p>
        </w:tc>
        <w:tc>
          <w:tcPr>
            <w:tcW w:w="1417" w:type="dxa"/>
          </w:tcPr>
          <w:p w14:paraId="4EEDC4AE" w14:textId="2FDB78CC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4.9</w:t>
            </w:r>
          </w:p>
        </w:tc>
      </w:tr>
      <w:tr w:rsidR="00055367" w:rsidRPr="002B4FD5" w14:paraId="25C73DB6" w14:textId="77777777" w:rsidTr="002B4FD5">
        <w:trPr>
          <w:jc w:val="center"/>
        </w:trPr>
        <w:tc>
          <w:tcPr>
            <w:tcW w:w="2830" w:type="dxa"/>
          </w:tcPr>
          <w:p w14:paraId="7F78ADBC" w14:textId="3AED4C76" w:rsidR="00055367" w:rsidRPr="002B4FD5" w:rsidRDefault="00055367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West Java</w:t>
            </w:r>
          </w:p>
        </w:tc>
        <w:tc>
          <w:tcPr>
            <w:tcW w:w="1678" w:type="dxa"/>
          </w:tcPr>
          <w:p w14:paraId="53ADF876" w14:textId="6791755B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15</w:t>
            </w:r>
          </w:p>
        </w:tc>
        <w:tc>
          <w:tcPr>
            <w:tcW w:w="1441" w:type="dxa"/>
          </w:tcPr>
          <w:p w14:paraId="5421A7C0" w14:textId="5CF09E90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0.9</w:t>
            </w:r>
          </w:p>
        </w:tc>
        <w:tc>
          <w:tcPr>
            <w:tcW w:w="1417" w:type="dxa"/>
          </w:tcPr>
          <w:p w14:paraId="2A2D4545" w14:textId="077098AD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3.2</w:t>
            </w:r>
          </w:p>
        </w:tc>
      </w:tr>
      <w:tr w:rsidR="00055367" w:rsidRPr="002B4FD5" w14:paraId="088BB607" w14:textId="77777777" w:rsidTr="002B4FD5">
        <w:trPr>
          <w:jc w:val="center"/>
        </w:trPr>
        <w:tc>
          <w:tcPr>
            <w:tcW w:w="2830" w:type="dxa"/>
          </w:tcPr>
          <w:p w14:paraId="67973A31" w14:textId="4EE11349" w:rsidR="00055367" w:rsidRPr="002B4FD5" w:rsidRDefault="004218A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Malaysia</w:t>
            </w:r>
          </w:p>
        </w:tc>
        <w:tc>
          <w:tcPr>
            <w:tcW w:w="1678" w:type="dxa"/>
          </w:tcPr>
          <w:p w14:paraId="2FA06A27" w14:textId="63C61B77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0</w:t>
            </w:r>
          </w:p>
        </w:tc>
        <w:tc>
          <w:tcPr>
            <w:tcW w:w="1441" w:type="dxa"/>
          </w:tcPr>
          <w:p w14:paraId="381539C7" w14:textId="52599EF1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3.1</w:t>
            </w:r>
          </w:p>
        </w:tc>
        <w:tc>
          <w:tcPr>
            <w:tcW w:w="1417" w:type="dxa"/>
          </w:tcPr>
          <w:p w14:paraId="21565871" w14:textId="19D4672E" w:rsidR="00055367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4.9</w:t>
            </w:r>
          </w:p>
        </w:tc>
      </w:tr>
      <w:tr w:rsidR="004218AC" w:rsidRPr="002B4FD5" w14:paraId="76C3DAF5" w14:textId="77777777" w:rsidTr="002B4FD5">
        <w:trPr>
          <w:jc w:val="center"/>
        </w:trPr>
        <w:tc>
          <w:tcPr>
            <w:tcW w:w="2830" w:type="dxa"/>
          </w:tcPr>
          <w:p w14:paraId="50EB65DE" w14:textId="1297406A" w:rsidR="004218AC" w:rsidRPr="002B4FD5" w:rsidRDefault="004218A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Pakistan</w:t>
            </w:r>
          </w:p>
        </w:tc>
        <w:tc>
          <w:tcPr>
            <w:tcW w:w="1678" w:type="dxa"/>
          </w:tcPr>
          <w:p w14:paraId="71AFDF12" w14:textId="511E326A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35</w:t>
            </w:r>
          </w:p>
        </w:tc>
        <w:tc>
          <w:tcPr>
            <w:tcW w:w="1441" w:type="dxa"/>
          </w:tcPr>
          <w:p w14:paraId="030DA530" w14:textId="23565C0D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7.5</w:t>
            </w:r>
          </w:p>
        </w:tc>
        <w:tc>
          <w:tcPr>
            <w:tcW w:w="1417" w:type="dxa"/>
          </w:tcPr>
          <w:p w14:paraId="3D86C86D" w14:textId="01FAFF60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0.7</w:t>
            </w:r>
          </w:p>
        </w:tc>
      </w:tr>
      <w:tr w:rsidR="004218AC" w:rsidRPr="002B4FD5" w14:paraId="0640E463" w14:textId="77777777" w:rsidTr="002B4FD5">
        <w:trPr>
          <w:jc w:val="center"/>
        </w:trPr>
        <w:tc>
          <w:tcPr>
            <w:tcW w:w="2830" w:type="dxa"/>
          </w:tcPr>
          <w:p w14:paraId="3EA93694" w14:textId="2AA32D18" w:rsidR="004218AC" w:rsidRPr="002B4FD5" w:rsidRDefault="004218A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Nueva Ecija, Philippines</w:t>
            </w:r>
          </w:p>
        </w:tc>
        <w:tc>
          <w:tcPr>
            <w:tcW w:w="1678" w:type="dxa"/>
          </w:tcPr>
          <w:p w14:paraId="7C9F95B7" w14:textId="02AFCEE5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90</w:t>
            </w:r>
          </w:p>
        </w:tc>
        <w:tc>
          <w:tcPr>
            <w:tcW w:w="1441" w:type="dxa"/>
          </w:tcPr>
          <w:p w14:paraId="113F9867" w14:textId="7B5CD918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2.2</w:t>
            </w:r>
          </w:p>
        </w:tc>
        <w:tc>
          <w:tcPr>
            <w:tcW w:w="1417" w:type="dxa"/>
          </w:tcPr>
          <w:p w14:paraId="4FC651E7" w14:textId="16C53142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3.2</w:t>
            </w:r>
          </w:p>
        </w:tc>
      </w:tr>
      <w:tr w:rsidR="004218AC" w:rsidRPr="002B4FD5" w14:paraId="7ACE754D" w14:textId="77777777" w:rsidTr="002B4FD5">
        <w:trPr>
          <w:jc w:val="center"/>
        </w:trPr>
        <w:tc>
          <w:tcPr>
            <w:tcW w:w="2830" w:type="dxa"/>
          </w:tcPr>
          <w:p w14:paraId="26BD5E5F" w14:textId="0B7107C4" w:rsidR="004218AC" w:rsidRPr="002B4FD5" w:rsidRDefault="004218A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Tarlac, Philippines</w:t>
            </w:r>
          </w:p>
        </w:tc>
        <w:tc>
          <w:tcPr>
            <w:tcW w:w="1678" w:type="dxa"/>
          </w:tcPr>
          <w:p w14:paraId="49DA3ADA" w14:textId="0F677E7F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80</w:t>
            </w:r>
          </w:p>
        </w:tc>
        <w:tc>
          <w:tcPr>
            <w:tcW w:w="1441" w:type="dxa"/>
          </w:tcPr>
          <w:p w14:paraId="54109CF4" w14:textId="34EDA32F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1.8</w:t>
            </w:r>
          </w:p>
        </w:tc>
        <w:tc>
          <w:tcPr>
            <w:tcW w:w="1417" w:type="dxa"/>
          </w:tcPr>
          <w:p w14:paraId="1C621BBA" w14:textId="221C0688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4.9</w:t>
            </w:r>
          </w:p>
        </w:tc>
      </w:tr>
      <w:tr w:rsidR="004218AC" w:rsidRPr="002B4FD5" w14:paraId="6711F3B8" w14:textId="77777777" w:rsidTr="002B4FD5">
        <w:trPr>
          <w:jc w:val="center"/>
        </w:trPr>
        <w:tc>
          <w:tcPr>
            <w:tcW w:w="2830" w:type="dxa"/>
          </w:tcPr>
          <w:p w14:paraId="008B0547" w14:textId="47928BA0" w:rsidR="004218AC" w:rsidRPr="002B4FD5" w:rsidRDefault="004218A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Sri Lanka</w:t>
            </w:r>
          </w:p>
        </w:tc>
        <w:tc>
          <w:tcPr>
            <w:tcW w:w="1678" w:type="dxa"/>
          </w:tcPr>
          <w:p w14:paraId="70561A7B" w14:textId="2EC3698D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73</w:t>
            </w:r>
          </w:p>
        </w:tc>
        <w:tc>
          <w:tcPr>
            <w:tcW w:w="1441" w:type="dxa"/>
          </w:tcPr>
          <w:p w14:paraId="3242C889" w14:textId="4213B05F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5.3</w:t>
            </w:r>
          </w:p>
        </w:tc>
        <w:tc>
          <w:tcPr>
            <w:tcW w:w="1417" w:type="dxa"/>
          </w:tcPr>
          <w:p w14:paraId="47140BB5" w14:textId="1432A041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48.1</w:t>
            </w:r>
          </w:p>
        </w:tc>
      </w:tr>
      <w:tr w:rsidR="004218AC" w:rsidRPr="002B4FD5" w14:paraId="5A36EF61" w14:textId="77777777" w:rsidTr="002B4FD5">
        <w:trPr>
          <w:jc w:val="center"/>
        </w:trPr>
        <w:tc>
          <w:tcPr>
            <w:tcW w:w="2830" w:type="dxa"/>
          </w:tcPr>
          <w:p w14:paraId="28EA9CAD" w14:textId="5229CB09" w:rsidR="004218AC" w:rsidRPr="002B4FD5" w:rsidRDefault="004218AC" w:rsidP="003B3FE6">
            <w:pPr>
              <w:keepNext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2B4FD5">
              <w:rPr>
                <w:rFonts w:ascii="Arial" w:hAnsi="Arial" w:cs="Arial"/>
                <w:b/>
                <w:bCs/>
                <w:sz w:val="18"/>
                <w:szCs w:val="18"/>
              </w:rPr>
              <w:t>Average</w:t>
            </w:r>
          </w:p>
        </w:tc>
        <w:tc>
          <w:tcPr>
            <w:tcW w:w="1678" w:type="dxa"/>
          </w:tcPr>
          <w:p w14:paraId="4B896F17" w14:textId="53FADEBA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99</w:t>
            </w:r>
          </w:p>
        </w:tc>
        <w:tc>
          <w:tcPr>
            <w:tcW w:w="1441" w:type="dxa"/>
          </w:tcPr>
          <w:p w14:paraId="7277A1D0" w14:textId="4C41D08F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417" w:type="dxa"/>
          </w:tcPr>
          <w:p w14:paraId="7287AE4F" w14:textId="3217C10F" w:rsidR="004218AC" w:rsidRPr="002B4FD5" w:rsidRDefault="004218AC" w:rsidP="002B4FD5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</w:tbl>
    <w:p w14:paraId="1FF2B639" w14:textId="753A99A1" w:rsidR="00055367" w:rsidRDefault="00055367" w:rsidP="003B3FE6">
      <w:pPr>
        <w:keepNext/>
        <w:jc w:val="both"/>
        <w:rPr>
          <w:rFonts w:ascii="Arial" w:hAnsi="Arial" w:cs="Arial"/>
          <w:sz w:val="24"/>
          <w:szCs w:val="24"/>
        </w:rPr>
      </w:pPr>
    </w:p>
    <w:p w14:paraId="50F099B2" w14:textId="4859BA98" w:rsidR="00564326" w:rsidRDefault="00564326" w:rsidP="00866390">
      <w:pPr>
        <w:keepNext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</w:t>
      </w:r>
    </w:p>
    <w:p w14:paraId="337FB771" w14:textId="77777777" w:rsidR="00F81F59" w:rsidRPr="00066173" w:rsidRDefault="00F81F59" w:rsidP="003B3FE6">
      <w:pPr>
        <w:keepNext/>
        <w:jc w:val="both"/>
        <w:rPr>
          <w:rFonts w:ascii="Arial" w:hAnsi="Arial" w:cs="Arial"/>
          <w:sz w:val="24"/>
          <w:szCs w:val="24"/>
        </w:rPr>
      </w:pPr>
    </w:p>
    <w:p w14:paraId="0D0BBDE6" w14:textId="6429F283" w:rsidR="002F362A" w:rsidRDefault="00113DFC" w:rsidP="003B3FE6">
      <w:pPr>
        <w:keepNext/>
        <w:jc w:val="both"/>
        <w:rPr>
          <w:rFonts w:ascii="Arial" w:hAnsi="Arial" w:cs="Arial"/>
          <w:sz w:val="24"/>
          <w:szCs w:val="24"/>
        </w:rPr>
      </w:pPr>
      <w:r w:rsidRPr="00066173">
        <w:rPr>
          <w:rFonts w:ascii="Arial" w:hAnsi="Arial" w:cs="Arial"/>
          <w:sz w:val="24"/>
          <w:szCs w:val="24"/>
        </w:rPr>
        <w:t>Table S10</w:t>
      </w:r>
      <w:r w:rsidR="009873FE">
        <w:rPr>
          <w:rFonts w:ascii="Arial" w:hAnsi="Arial" w:cs="Arial"/>
          <w:sz w:val="24"/>
          <w:szCs w:val="24"/>
        </w:rPr>
        <w:t xml:space="preserve"> | NPV for combinations of hydroelectric ammonia-urea plan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4"/>
        <w:gridCol w:w="576"/>
        <w:gridCol w:w="1678"/>
        <w:gridCol w:w="2254"/>
        <w:gridCol w:w="1455"/>
        <w:gridCol w:w="799"/>
      </w:tblGrid>
      <w:tr w:rsidR="009E4914" w:rsidRPr="002B4FD5" w14:paraId="4C9FBF9F" w14:textId="77777777" w:rsidTr="009E4914">
        <w:tc>
          <w:tcPr>
            <w:tcW w:w="2254" w:type="dxa"/>
          </w:tcPr>
          <w:p w14:paraId="5DF276BE" w14:textId="77777777" w:rsidR="009E4914" w:rsidRPr="002B4FD5" w:rsidRDefault="009E4914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76" w:type="dxa"/>
          </w:tcPr>
          <w:p w14:paraId="39C233B6" w14:textId="77777777" w:rsidR="009E4914" w:rsidRPr="002B4FD5" w:rsidRDefault="009E4914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387" w:type="dxa"/>
            <w:gridSpan w:val="3"/>
          </w:tcPr>
          <w:p w14:paraId="4793DEDE" w14:textId="77777777" w:rsidR="009E4914" w:rsidRPr="002B4FD5" w:rsidRDefault="009E4914" w:rsidP="009E4914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NPV wrt Rice ($Mill)</w:t>
            </w:r>
          </w:p>
          <w:p w14:paraId="6A469B0A" w14:textId="6BE6BC1A" w:rsidR="009E4914" w:rsidRPr="002B4FD5" w:rsidRDefault="009E4914" w:rsidP="009E4914">
            <w:pPr>
              <w:keepNext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[number of simulations]</w:t>
            </w:r>
          </w:p>
        </w:tc>
        <w:tc>
          <w:tcPr>
            <w:tcW w:w="799" w:type="dxa"/>
          </w:tcPr>
          <w:p w14:paraId="31B6CB3D" w14:textId="77777777" w:rsidR="009E4914" w:rsidRPr="002B4FD5" w:rsidRDefault="009E4914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2655F" w:rsidRPr="002B4FD5" w14:paraId="175062DB" w14:textId="77777777" w:rsidTr="0032655F">
        <w:tc>
          <w:tcPr>
            <w:tcW w:w="2254" w:type="dxa"/>
          </w:tcPr>
          <w:p w14:paraId="0AE5DDCD" w14:textId="77777777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54" w:type="dxa"/>
            <w:gridSpan w:val="2"/>
          </w:tcPr>
          <w:p w14:paraId="2F7ABD44" w14:textId="3216B166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Rice Only</w:t>
            </w:r>
          </w:p>
        </w:tc>
        <w:tc>
          <w:tcPr>
            <w:tcW w:w="2254" w:type="dxa"/>
          </w:tcPr>
          <w:p w14:paraId="12BBB199" w14:textId="0966D8B8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With Coffee</w:t>
            </w:r>
          </w:p>
        </w:tc>
        <w:tc>
          <w:tcPr>
            <w:tcW w:w="2254" w:type="dxa"/>
            <w:gridSpan w:val="2"/>
          </w:tcPr>
          <w:p w14:paraId="4598F088" w14:textId="7D676953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Rice Irrigation and Coffe</w:t>
            </w:r>
          </w:p>
        </w:tc>
      </w:tr>
      <w:tr w:rsidR="0032655F" w:rsidRPr="002B4FD5" w14:paraId="7C81569D" w14:textId="77777777" w:rsidTr="007F1069">
        <w:tc>
          <w:tcPr>
            <w:tcW w:w="2254" w:type="dxa"/>
            <w:shd w:val="clear" w:color="auto" w:fill="D0CECE" w:themeFill="background2" w:themeFillShade="E6"/>
          </w:tcPr>
          <w:p w14:paraId="6035D200" w14:textId="0DE97F3B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One Site</w:t>
            </w:r>
          </w:p>
        </w:tc>
        <w:tc>
          <w:tcPr>
            <w:tcW w:w="2254" w:type="dxa"/>
            <w:gridSpan w:val="2"/>
            <w:shd w:val="clear" w:color="auto" w:fill="D0CECE" w:themeFill="background2" w:themeFillShade="E6"/>
          </w:tcPr>
          <w:p w14:paraId="0BC629B0" w14:textId="77777777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54" w:type="dxa"/>
            <w:shd w:val="clear" w:color="auto" w:fill="D0CECE" w:themeFill="background2" w:themeFillShade="E6"/>
          </w:tcPr>
          <w:p w14:paraId="4C39F6B1" w14:textId="77777777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54" w:type="dxa"/>
            <w:gridSpan w:val="2"/>
            <w:shd w:val="clear" w:color="auto" w:fill="D0CECE" w:themeFill="background2" w:themeFillShade="E6"/>
          </w:tcPr>
          <w:p w14:paraId="66B9AF27" w14:textId="77777777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2655F" w:rsidRPr="002B4FD5" w14:paraId="723E0B12" w14:textId="77777777" w:rsidTr="0032655F">
        <w:tc>
          <w:tcPr>
            <w:tcW w:w="2254" w:type="dxa"/>
          </w:tcPr>
          <w:p w14:paraId="08E4B103" w14:textId="6A4D274B" w:rsidR="0032655F" w:rsidRPr="002B4FD5" w:rsidRDefault="009E4914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nkagor 3</w:t>
            </w:r>
          </w:p>
        </w:tc>
        <w:tc>
          <w:tcPr>
            <w:tcW w:w="2254" w:type="dxa"/>
            <w:gridSpan w:val="2"/>
          </w:tcPr>
          <w:p w14:paraId="486769D3" w14:textId="4A149A4D" w:rsidR="0032655F" w:rsidRPr="002B4FD5" w:rsidRDefault="009E4914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619 [150,000]</w:t>
            </w:r>
          </w:p>
        </w:tc>
        <w:tc>
          <w:tcPr>
            <w:tcW w:w="2254" w:type="dxa"/>
          </w:tcPr>
          <w:p w14:paraId="4253A429" w14:textId="0A0B0AB5" w:rsidR="0032655F" w:rsidRPr="002B4FD5" w:rsidRDefault="009E4914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860 [200,000]</w:t>
            </w:r>
          </w:p>
        </w:tc>
        <w:tc>
          <w:tcPr>
            <w:tcW w:w="2254" w:type="dxa"/>
            <w:gridSpan w:val="2"/>
          </w:tcPr>
          <w:p w14:paraId="1DCD90F0" w14:textId="1626970A" w:rsidR="0032655F" w:rsidRPr="002B4FD5" w:rsidRDefault="009E4914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11 [250,000]</w:t>
            </w:r>
          </w:p>
        </w:tc>
      </w:tr>
      <w:tr w:rsidR="0032655F" w:rsidRPr="002B4FD5" w14:paraId="2125691A" w14:textId="77777777" w:rsidTr="007F1069">
        <w:tc>
          <w:tcPr>
            <w:tcW w:w="2254" w:type="dxa"/>
            <w:shd w:val="clear" w:color="auto" w:fill="D0CECE" w:themeFill="background2" w:themeFillShade="E6"/>
          </w:tcPr>
          <w:p w14:paraId="513BA11B" w14:textId="75469D86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Two Sites</w:t>
            </w:r>
          </w:p>
        </w:tc>
        <w:tc>
          <w:tcPr>
            <w:tcW w:w="2254" w:type="dxa"/>
            <w:gridSpan w:val="2"/>
            <w:shd w:val="clear" w:color="auto" w:fill="D0CECE" w:themeFill="background2" w:themeFillShade="E6"/>
          </w:tcPr>
          <w:p w14:paraId="77A0747A" w14:textId="77777777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54" w:type="dxa"/>
            <w:shd w:val="clear" w:color="auto" w:fill="D0CECE" w:themeFill="background2" w:themeFillShade="E6"/>
          </w:tcPr>
          <w:p w14:paraId="61A16D32" w14:textId="77777777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54" w:type="dxa"/>
            <w:gridSpan w:val="2"/>
            <w:shd w:val="clear" w:color="auto" w:fill="D0CECE" w:themeFill="background2" w:themeFillShade="E6"/>
          </w:tcPr>
          <w:p w14:paraId="08E70131" w14:textId="77777777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2655F" w:rsidRPr="002B4FD5" w14:paraId="093882B6" w14:textId="77777777" w:rsidTr="0032655F">
        <w:tc>
          <w:tcPr>
            <w:tcW w:w="2254" w:type="dxa"/>
          </w:tcPr>
          <w:p w14:paraId="59E405F7" w14:textId="77777777" w:rsidR="0032655F" w:rsidRPr="002B4FD5" w:rsidRDefault="009E4914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nkagor 3</w:t>
            </w:r>
          </w:p>
          <w:p w14:paraId="333DDC0B" w14:textId="1F161479" w:rsidR="009E4914" w:rsidRPr="002B4FD5" w:rsidRDefault="009E4914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+ Yiben 1</w:t>
            </w:r>
          </w:p>
        </w:tc>
        <w:tc>
          <w:tcPr>
            <w:tcW w:w="2254" w:type="dxa"/>
            <w:gridSpan w:val="2"/>
          </w:tcPr>
          <w:p w14:paraId="672F646A" w14:textId="2153DAC7" w:rsidR="0032655F" w:rsidRPr="002B4FD5" w:rsidRDefault="007F1069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735 [150,000]</w:t>
            </w:r>
          </w:p>
        </w:tc>
        <w:tc>
          <w:tcPr>
            <w:tcW w:w="2254" w:type="dxa"/>
          </w:tcPr>
          <w:p w14:paraId="202C2F38" w14:textId="084BC55F" w:rsidR="0032655F" w:rsidRPr="002B4FD5" w:rsidRDefault="007F1069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74 [200,000]</w:t>
            </w:r>
          </w:p>
        </w:tc>
        <w:tc>
          <w:tcPr>
            <w:tcW w:w="2254" w:type="dxa"/>
            <w:gridSpan w:val="2"/>
          </w:tcPr>
          <w:p w14:paraId="5A1C42B8" w14:textId="1F141C4A" w:rsidR="0032655F" w:rsidRPr="002B4FD5" w:rsidRDefault="007F1069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207 [300,000]</w:t>
            </w:r>
          </w:p>
        </w:tc>
      </w:tr>
      <w:tr w:rsidR="0032655F" w:rsidRPr="002B4FD5" w14:paraId="51534806" w14:textId="77777777" w:rsidTr="0032655F">
        <w:tc>
          <w:tcPr>
            <w:tcW w:w="2254" w:type="dxa"/>
          </w:tcPr>
          <w:p w14:paraId="5861B7D6" w14:textId="77777777" w:rsidR="0032655F" w:rsidRPr="002B4FD5" w:rsidRDefault="007F1069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nkagor 3</w:t>
            </w:r>
          </w:p>
          <w:p w14:paraId="57FB28E1" w14:textId="5F1FF613" w:rsidR="007F1069" w:rsidRPr="002B4FD5" w:rsidRDefault="007F1069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+ Yiben 2</w:t>
            </w:r>
          </w:p>
        </w:tc>
        <w:tc>
          <w:tcPr>
            <w:tcW w:w="2254" w:type="dxa"/>
            <w:gridSpan w:val="2"/>
          </w:tcPr>
          <w:p w14:paraId="595C1262" w14:textId="0946F1D3" w:rsidR="0032655F" w:rsidRPr="002B4FD5" w:rsidRDefault="007F1069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690 [100,000]</w:t>
            </w:r>
          </w:p>
        </w:tc>
        <w:tc>
          <w:tcPr>
            <w:tcW w:w="2254" w:type="dxa"/>
          </w:tcPr>
          <w:p w14:paraId="3C3A20DA" w14:textId="1D337268" w:rsidR="0032655F" w:rsidRPr="002B4FD5" w:rsidRDefault="007F1069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997 [200,000]</w:t>
            </w:r>
          </w:p>
        </w:tc>
        <w:tc>
          <w:tcPr>
            <w:tcW w:w="2254" w:type="dxa"/>
            <w:gridSpan w:val="2"/>
          </w:tcPr>
          <w:p w14:paraId="1D0B3093" w14:textId="472C0CF7" w:rsidR="0032655F" w:rsidRPr="002B4FD5" w:rsidRDefault="007F1069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109 [250,000]</w:t>
            </w:r>
          </w:p>
        </w:tc>
      </w:tr>
      <w:tr w:rsidR="0032655F" w:rsidRPr="002B4FD5" w14:paraId="079BAA33" w14:textId="77777777" w:rsidTr="007F1069">
        <w:tc>
          <w:tcPr>
            <w:tcW w:w="2254" w:type="dxa"/>
            <w:shd w:val="clear" w:color="auto" w:fill="D0CECE" w:themeFill="background2" w:themeFillShade="E6"/>
          </w:tcPr>
          <w:p w14:paraId="02FEF91B" w14:textId="2F400ABC" w:rsidR="0032655F" w:rsidRPr="002B4FD5" w:rsidRDefault="007F1069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Three Sites</w:t>
            </w:r>
          </w:p>
        </w:tc>
        <w:tc>
          <w:tcPr>
            <w:tcW w:w="2254" w:type="dxa"/>
            <w:gridSpan w:val="2"/>
            <w:shd w:val="clear" w:color="auto" w:fill="D0CECE" w:themeFill="background2" w:themeFillShade="E6"/>
          </w:tcPr>
          <w:p w14:paraId="0AA73C01" w14:textId="77777777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54" w:type="dxa"/>
            <w:shd w:val="clear" w:color="auto" w:fill="D0CECE" w:themeFill="background2" w:themeFillShade="E6"/>
          </w:tcPr>
          <w:p w14:paraId="4CB5B8DF" w14:textId="77777777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54" w:type="dxa"/>
            <w:gridSpan w:val="2"/>
            <w:shd w:val="clear" w:color="auto" w:fill="D0CECE" w:themeFill="background2" w:themeFillShade="E6"/>
          </w:tcPr>
          <w:p w14:paraId="728230EB" w14:textId="77777777" w:rsidR="0032655F" w:rsidRPr="002B4FD5" w:rsidRDefault="0032655F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2655F" w:rsidRPr="002B4FD5" w14:paraId="4039B457" w14:textId="77777777" w:rsidTr="0032655F">
        <w:tc>
          <w:tcPr>
            <w:tcW w:w="2254" w:type="dxa"/>
          </w:tcPr>
          <w:p w14:paraId="692A8A46" w14:textId="77777777" w:rsidR="0032655F" w:rsidRPr="002B4FD5" w:rsidRDefault="007F1069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nkagor 3</w:t>
            </w:r>
          </w:p>
          <w:p w14:paraId="0C088D83" w14:textId="77777777" w:rsidR="007F1069" w:rsidRPr="002B4FD5" w:rsidRDefault="007F1069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+ Yiben 1</w:t>
            </w:r>
          </w:p>
          <w:p w14:paraId="79DD1FB2" w14:textId="13EEA2E8" w:rsidR="007F1069" w:rsidRPr="002B4FD5" w:rsidRDefault="007F1069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+ Mange 1</w:t>
            </w:r>
          </w:p>
        </w:tc>
        <w:tc>
          <w:tcPr>
            <w:tcW w:w="2254" w:type="dxa"/>
            <w:gridSpan w:val="2"/>
          </w:tcPr>
          <w:p w14:paraId="3315E035" w14:textId="502E405A" w:rsidR="0032655F" w:rsidRPr="002B4FD5" w:rsidRDefault="007F1069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537 [100,000]</w:t>
            </w:r>
          </w:p>
        </w:tc>
        <w:tc>
          <w:tcPr>
            <w:tcW w:w="2254" w:type="dxa"/>
          </w:tcPr>
          <w:p w14:paraId="6947247F" w14:textId="7AE052CD" w:rsidR="0032655F" w:rsidRPr="002B4FD5" w:rsidRDefault="007F1069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144 [300,00]</w:t>
            </w:r>
          </w:p>
        </w:tc>
        <w:tc>
          <w:tcPr>
            <w:tcW w:w="2254" w:type="dxa"/>
            <w:gridSpan w:val="2"/>
          </w:tcPr>
          <w:p w14:paraId="695014C5" w14:textId="0325A38D" w:rsidR="0032655F" w:rsidRPr="002B4FD5" w:rsidRDefault="008B3DB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205 [500,000]</w:t>
            </w:r>
          </w:p>
        </w:tc>
      </w:tr>
      <w:tr w:rsidR="008B3DBC" w:rsidRPr="002B4FD5" w14:paraId="13C75ED5" w14:textId="77777777" w:rsidTr="0032655F">
        <w:tc>
          <w:tcPr>
            <w:tcW w:w="2254" w:type="dxa"/>
          </w:tcPr>
          <w:p w14:paraId="51B9EA81" w14:textId="77777777" w:rsidR="008B3DBC" w:rsidRPr="002B4FD5" w:rsidRDefault="008B3DB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nkagor 3</w:t>
            </w:r>
          </w:p>
          <w:p w14:paraId="31C2B5C5" w14:textId="77777777" w:rsidR="008B3DBC" w:rsidRPr="002B4FD5" w:rsidRDefault="008B3DB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+ Yiben 2</w:t>
            </w:r>
          </w:p>
          <w:p w14:paraId="6C29D8C9" w14:textId="32593ABE" w:rsidR="008B3DBC" w:rsidRPr="002B4FD5" w:rsidRDefault="008B3DB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+ Mange 1</w:t>
            </w:r>
          </w:p>
        </w:tc>
        <w:tc>
          <w:tcPr>
            <w:tcW w:w="2254" w:type="dxa"/>
            <w:gridSpan w:val="2"/>
          </w:tcPr>
          <w:p w14:paraId="1C6E74FB" w14:textId="1D0ECD24" w:rsidR="008B3DBC" w:rsidRPr="002B4FD5" w:rsidRDefault="008B3DB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481 [100,000]</w:t>
            </w:r>
          </w:p>
        </w:tc>
        <w:tc>
          <w:tcPr>
            <w:tcW w:w="2254" w:type="dxa"/>
          </w:tcPr>
          <w:p w14:paraId="548A92A1" w14:textId="59B6AB63" w:rsidR="008B3DBC" w:rsidRPr="002B4FD5" w:rsidRDefault="008B3DB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78 [250,000]</w:t>
            </w:r>
          </w:p>
        </w:tc>
        <w:tc>
          <w:tcPr>
            <w:tcW w:w="2254" w:type="dxa"/>
            <w:gridSpan w:val="2"/>
          </w:tcPr>
          <w:p w14:paraId="63281556" w14:textId="5B013C51" w:rsidR="008B3DBC" w:rsidRPr="002B4FD5" w:rsidRDefault="008B3DB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149 [500,000]</w:t>
            </w:r>
          </w:p>
        </w:tc>
      </w:tr>
      <w:tr w:rsidR="008B3DBC" w:rsidRPr="002B4FD5" w14:paraId="267B53D1" w14:textId="77777777" w:rsidTr="0032655F">
        <w:tc>
          <w:tcPr>
            <w:tcW w:w="2254" w:type="dxa"/>
          </w:tcPr>
          <w:p w14:paraId="5BC83F03" w14:textId="77777777" w:rsidR="008B3DBC" w:rsidRPr="002B4FD5" w:rsidRDefault="008B3DB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nkagor 3</w:t>
            </w:r>
          </w:p>
          <w:p w14:paraId="00B52B72" w14:textId="77777777" w:rsidR="008B3DBC" w:rsidRPr="002B4FD5" w:rsidRDefault="008B3DB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+ Yiben 1</w:t>
            </w:r>
          </w:p>
          <w:p w14:paraId="2CD25DEA" w14:textId="3DCE2DAA" w:rsidR="008B3DBC" w:rsidRPr="002B4FD5" w:rsidRDefault="008B3DB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+ Betmai 1</w:t>
            </w:r>
          </w:p>
        </w:tc>
        <w:tc>
          <w:tcPr>
            <w:tcW w:w="2254" w:type="dxa"/>
            <w:gridSpan w:val="2"/>
          </w:tcPr>
          <w:p w14:paraId="1D69A0F8" w14:textId="3B98D548" w:rsidR="008B3DBC" w:rsidRPr="002B4FD5" w:rsidRDefault="008B3DB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518 [100,000]</w:t>
            </w:r>
          </w:p>
        </w:tc>
        <w:tc>
          <w:tcPr>
            <w:tcW w:w="2254" w:type="dxa"/>
          </w:tcPr>
          <w:p w14:paraId="7850FE17" w14:textId="0FD16410" w:rsidR="008B3DBC" w:rsidRPr="002B4FD5" w:rsidRDefault="008B3DBC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173 [</w:t>
            </w:r>
            <w:r w:rsidR="008C5E56" w:rsidRPr="002B4FD5">
              <w:rPr>
                <w:rFonts w:ascii="Arial" w:hAnsi="Arial" w:cs="Arial"/>
                <w:sz w:val="18"/>
                <w:szCs w:val="18"/>
              </w:rPr>
              <w:t>1,700,000]</w:t>
            </w:r>
          </w:p>
        </w:tc>
        <w:tc>
          <w:tcPr>
            <w:tcW w:w="2254" w:type="dxa"/>
            <w:gridSpan w:val="2"/>
          </w:tcPr>
          <w:p w14:paraId="5630BACE" w14:textId="7B63EA0E" w:rsidR="008B3DBC" w:rsidRPr="002B4FD5" w:rsidRDefault="008C5E56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197 [500,000]</w:t>
            </w:r>
          </w:p>
        </w:tc>
      </w:tr>
      <w:tr w:rsidR="008B3DBC" w:rsidRPr="002B4FD5" w14:paraId="7F96F525" w14:textId="77777777" w:rsidTr="0032655F">
        <w:tc>
          <w:tcPr>
            <w:tcW w:w="2254" w:type="dxa"/>
          </w:tcPr>
          <w:p w14:paraId="6A1A88FC" w14:textId="77777777" w:rsidR="008B3DBC" w:rsidRPr="002B4FD5" w:rsidRDefault="008C5E56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nkagor 3</w:t>
            </w:r>
          </w:p>
          <w:p w14:paraId="715199C0" w14:textId="77777777" w:rsidR="008C5E56" w:rsidRPr="002B4FD5" w:rsidRDefault="008C5E56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+ Yiben 2</w:t>
            </w:r>
          </w:p>
          <w:p w14:paraId="37A905C0" w14:textId="276A3B53" w:rsidR="008C5E56" w:rsidRPr="002B4FD5" w:rsidRDefault="008C5E56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+ Betmai 1</w:t>
            </w:r>
          </w:p>
        </w:tc>
        <w:tc>
          <w:tcPr>
            <w:tcW w:w="2254" w:type="dxa"/>
            <w:gridSpan w:val="2"/>
          </w:tcPr>
          <w:p w14:paraId="6A4E75FB" w14:textId="6182253A" w:rsidR="008B3DBC" w:rsidRPr="002B4FD5" w:rsidRDefault="008C5E56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1475 [100,000]</w:t>
            </w:r>
          </w:p>
        </w:tc>
        <w:tc>
          <w:tcPr>
            <w:tcW w:w="2254" w:type="dxa"/>
          </w:tcPr>
          <w:p w14:paraId="5F111937" w14:textId="61D02C8C" w:rsidR="008B3DBC" w:rsidRPr="002B4FD5" w:rsidRDefault="008C5E56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101 [250,000]</w:t>
            </w:r>
          </w:p>
        </w:tc>
        <w:tc>
          <w:tcPr>
            <w:tcW w:w="2254" w:type="dxa"/>
            <w:gridSpan w:val="2"/>
          </w:tcPr>
          <w:p w14:paraId="2E013690" w14:textId="0873CD07" w:rsidR="008B3DBC" w:rsidRPr="002B4FD5" w:rsidRDefault="008C5E56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149 [500,000]</w:t>
            </w:r>
          </w:p>
        </w:tc>
      </w:tr>
      <w:tr w:rsidR="008C5E56" w:rsidRPr="002B4FD5" w14:paraId="24B8183A" w14:textId="77777777" w:rsidTr="0032655F">
        <w:tc>
          <w:tcPr>
            <w:tcW w:w="2254" w:type="dxa"/>
          </w:tcPr>
          <w:p w14:paraId="58333B78" w14:textId="77777777" w:rsidR="008C5E56" w:rsidRPr="002B4FD5" w:rsidRDefault="008C5E56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Benkagor 3</w:t>
            </w:r>
          </w:p>
          <w:p w14:paraId="1163007C" w14:textId="77777777" w:rsidR="008C5E56" w:rsidRPr="002B4FD5" w:rsidRDefault="008C5E56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+ Yiben 1</w:t>
            </w:r>
          </w:p>
          <w:p w14:paraId="11897284" w14:textId="6AAB609C" w:rsidR="008C5E56" w:rsidRPr="002B4FD5" w:rsidRDefault="008C5E56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+ Kambatimbo</w:t>
            </w:r>
          </w:p>
        </w:tc>
        <w:tc>
          <w:tcPr>
            <w:tcW w:w="2254" w:type="dxa"/>
            <w:gridSpan w:val="2"/>
          </w:tcPr>
          <w:p w14:paraId="60FAF7B6" w14:textId="676F4E3E" w:rsidR="008C5E56" w:rsidRPr="002B4FD5" w:rsidRDefault="008C5E56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NA</w:t>
            </w:r>
          </w:p>
        </w:tc>
        <w:tc>
          <w:tcPr>
            <w:tcW w:w="2254" w:type="dxa"/>
          </w:tcPr>
          <w:p w14:paraId="16FDDF15" w14:textId="43E83DFC" w:rsidR="008C5E56" w:rsidRPr="002B4FD5" w:rsidRDefault="008C5E56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073 [100,000]</w:t>
            </w:r>
          </w:p>
        </w:tc>
        <w:tc>
          <w:tcPr>
            <w:tcW w:w="2254" w:type="dxa"/>
            <w:gridSpan w:val="2"/>
          </w:tcPr>
          <w:p w14:paraId="2463D391" w14:textId="1B3A8AF6" w:rsidR="008C5E56" w:rsidRPr="002B4FD5" w:rsidRDefault="008C5E56" w:rsidP="003B3FE6">
            <w:pPr>
              <w:keepNext/>
              <w:jc w:val="both"/>
              <w:rPr>
                <w:rFonts w:ascii="Arial" w:hAnsi="Arial" w:cs="Arial"/>
                <w:sz w:val="18"/>
                <w:szCs w:val="18"/>
              </w:rPr>
            </w:pPr>
            <w:r w:rsidRPr="002B4FD5">
              <w:rPr>
                <w:rFonts w:ascii="Arial" w:hAnsi="Arial" w:cs="Arial"/>
                <w:sz w:val="18"/>
                <w:szCs w:val="18"/>
              </w:rPr>
              <w:t>2108 [500,000]</w:t>
            </w:r>
          </w:p>
        </w:tc>
      </w:tr>
    </w:tbl>
    <w:p w14:paraId="5DADEA7C" w14:textId="77777777" w:rsidR="0032655F" w:rsidRPr="00066173" w:rsidRDefault="0032655F" w:rsidP="003B3FE6">
      <w:pPr>
        <w:keepNext/>
        <w:jc w:val="both"/>
        <w:rPr>
          <w:rFonts w:ascii="Arial" w:hAnsi="Arial" w:cs="Arial"/>
          <w:sz w:val="24"/>
          <w:szCs w:val="24"/>
        </w:rPr>
      </w:pPr>
    </w:p>
    <w:p w14:paraId="25E6A3B0" w14:textId="0FD8BC32" w:rsidR="00866390" w:rsidRDefault="00866390" w:rsidP="003B3FE6">
      <w:pPr>
        <w:keepNext/>
        <w:jc w:val="both"/>
        <w:rPr>
          <w:rFonts w:ascii="Arial" w:hAnsi="Arial" w:cs="Arial"/>
          <w:sz w:val="24"/>
          <w:szCs w:val="24"/>
        </w:rPr>
      </w:pPr>
    </w:p>
    <w:p w14:paraId="08B878EC" w14:textId="7B5B9406" w:rsidR="00866390" w:rsidRDefault="00866390" w:rsidP="003B3FE6">
      <w:pPr>
        <w:keepNext/>
        <w:jc w:val="both"/>
        <w:rPr>
          <w:rFonts w:ascii="Arial" w:hAnsi="Arial" w:cs="Arial"/>
          <w:sz w:val="24"/>
          <w:szCs w:val="24"/>
        </w:rPr>
      </w:pPr>
    </w:p>
    <w:p w14:paraId="034AB5DA" w14:textId="2568D1A1" w:rsidR="00866390" w:rsidRDefault="00866390" w:rsidP="003B3FE6">
      <w:pPr>
        <w:keepNext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REFERENCES</w:t>
      </w:r>
      <w:bookmarkStart w:id="0" w:name="_GoBack"/>
      <w:bookmarkEnd w:id="0"/>
    </w:p>
    <w:p w14:paraId="6EAC86B7" w14:textId="77777777" w:rsidR="00866390" w:rsidRDefault="00866390" w:rsidP="003B3FE6">
      <w:pPr>
        <w:keepNext/>
        <w:jc w:val="both"/>
        <w:rPr>
          <w:rFonts w:ascii="Arial" w:hAnsi="Arial" w:cs="Arial"/>
          <w:sz w:val="24"/>
          <w:szCs w:val="24"/>
        </w:rPr>
      </w:pPr>
    </w:p>
    <w:p w14:paraId="1BD90DCD" w14:textId="77777777" w:rsidR="00866390" w:rsidRPr="00866390" w:rsidRDefault="00866390" w:rsidP="00866390">
      <w:pPr>
        <w:pStyle w:val="EndNoteBibliography"/>
        <w:spacing w:after="0"/>
      </w:pP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REFLIST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866390">
        <w:t>1.</w:t>
      </w:r>
      <w:r w:rsidRPr="00866390">
        <w:tab/>
        <w:t xml:space="preserve">Fujii, K. </w:t>
      </w:r>
      <w:r w:rsidRPr="00866390">
        <w:rPr>
          <w:i/>
        </w:rPr>
        <w:t>Final Report on the master plan study on power supply in western area in The Republic of Sierra Leone</w:t>
      </w:r>
      <w:r w:rsidRPr="00866390">
        <w:t>; Japan International Cooperation Agency: 2009.</w:t>
      </w:r>
    </w:p>
    <w:p w14:paraId="0465B464" w14:textId="77777777" w:rsidR="00866390" w:rsidRPr="00866390" w:rsidRDefault="00866390" w:rsidP="00866390">
      <w:pPr>
        <w:pStyle w:val="EndNoteBibliography"/>
        <w:spacing w:after="0"/>
      </w:pPr>
      <w:r w:rsidRPr="00866390">
        <w:t>2.</w:t>
      </w:r>
      <w:r w:rsidRPr="00866390">
        <w:tab/>
        <w:t xml:space="preserve">L.S.Gboku, M.; Davowa, S. K.; Gassama, A. </w:t>
      </w:r>
      <w:r w:rsidRPr="00866390">
        <w:rPr>
          <w:i/>
        </w:rPr>
        <w:t>Sierra Leone 2015 Population and Housing Census: Thematic Report on Agriculture</w:t>
      </w:r>
      <w:r w:rsidRPr="00866390">
        <w:t>; 2017.</w:t>
      </w:r>
    </w:p>
    <w:p w14:paraId="65D8B8AB" w14:textId="77777777" w:rsidR="00866390" w:rsidRPr="00866390" w:rsidRDefault="00866390" w:rsidP="00866390">
      <w:pPr>
        <w:pStyle w:val="EndNoteBibliography"/>
        <w:spacing w:after="0"/>
      </w:pPr>
      <w:r w:rsidRPr="00866390">
        <w:t>3.</w:t>
      </w:r>
      <w:r w:rsidRPr="00866390">
        <w:tab/>
        <w:t xml:space="preserve">Trimm, D. L.; Stanislaus, A., THE CONTROL OF PORE-SIZE IN ALUMINA CATALYST SUPPORTS - A REVIEW. </w:t>
      </w:r>
      <w:r w:rsidRPr="00866390">
        <w:rPr>
          <w:i/>
        </w:rPr>
        <w:t xml:space="preserve">Applied Catalysis </w:t>
      </w:r>
      <w:r w:rsidRPr="00866390">
        <w:rPr>
          <w:b/>
        </w:rPr>
        <w:t>1986,</w:t>
      </w:r>
      <w:r w:rsidRPr="00866390">
        <w:t xml:space="preserve"> </w:t>
      </w:r>
      <w:r w:rsidRPr="00866390">
        <w:rPr>
          <w:i/>
        </w:rPr>
        <w:t>21</w:t>
      </w:r>
      <w:r w:rsidRPr="00866390">
        <w:t xml:space="preserve"> (2), 215-238.</w:t>
      </w:r>
    </w:p>
    <w:p w14:paraId="751AC98E" w14:textId="77777777" w:rsidR="00866390" w:rsidRPr="00866390" w:rsidRDefault="00866390" w:rsidP="00866390">
      <w:pPr>
        <w:pStyle w:val="EndNoteBibliography"/>
        <w:spacing w:after="0"/>
      </w:pPr>
      <w:r w:rsidRPr="00866390">
        <w:t>4.</w:t>
      </w:r>
      <w:r w:rsidRPr="00866390">
        <w:tab/>
        <w:t xml:space="preserve">Spencer, D. S. C.; Deen, S.; Wilson, C. </w:t>
      </w:r>
      <w:r w:rsidRPr="00866390">
        <w:rPr>
          <w:i/>
        </w:rPr>
        <w:t>Economics of Rice Production in Sierra Leone: Report of a Survey in Three Northern Districts</w:t>
      </w:r>
      <w:r w:rsidRPr="00866390">
        <w:t>; Freetown, Sierra Leone, 2009.</w:t>
      </w:r>
    </w:p>
    <w:p w14:paraId="399355CA" w14:textId="77777777" w:rsidR="00866390" w:rsidRPr="00866390" w:rsidRDefault="00866390" w:rsidP="00866390">
      <w:pPr>
        <w:pStyle w:val="EndNoteBibliography"/>
      </w:pPr>
      <w:r w:rsidRPr="00866390">
        <w:t>5.</w:t>
      </w:r>
      <w:r w:rsidRPr="00866390">
        <w:tab/>
        <w:t xml:space="preserve">Bijay-Singh; Singh, V. K., Fertilizer Management in Rice. In </w:t>
      </w:r>
      <w:r w:rsidRPr="00866390">
        <w:rPr>
          <w:i/>
        </w:rPr>
        <w:t>Rice Production Worldwide</w:t>
      </w:r>
      <w:r w:rsidRPr="00866390">
        <w:t>, Springer: 2017; pp 217-253.</w:t>
      </w:r>
    </w:p>
    <w:p w14:paraId="67E881DA" w14:textId="1FB338B6" w:rsidR="002F362A" w:rsidRPr="00066173" w:rsidRDefault="00866390" w:rsidP="003B3FE6">
      <w:pPr>
        <w:keepNext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fldChar w:fldCharType="end"/>
      </w:r>
    </w:p>
    <w:sectPr w:rsidR="002F362A" w:rsidRPr="00066173"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8B66AB" w16cex:dateUtc="2020-12-21T18:23:00Z"/>
  <w16cex:commentExtensible w16cex:durableId="238B66E4" w16cex:dateUtc="2020-12-21T18:24:00Z"/>
  <w16cex:commentExtensible w16cex:durableId="238B676E" w16cex:dateUtc="2020-12-21T18:26:00Z"/>
  <w16cex:commentExtensible w16cex:durableId="238B670E" w16cex:dateUtc="2020-12-21T18:25:00Z"/>
  <w16cex:commentExtensible w16cex:durableId="238B6732" w16cex:dateUtc="2020-12-21T18:25:00Z"/>
  <w16cex:commentExtensible w16cex:durableId="238B6748" w16cex:dateUtc="2020-12-21T18:26:00Z"/>
  <w16cex:commentExtensible w16cex:durableId="238B67C4" w16cex:dateUtc="2020-12-21T18:2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1856245" w16cid:durableId="238BA050"/>
  <w16cid:commentId w16cid:paraId="2AED1EDB" w16cid:durableId="238B9FFF"/>
  <w16cid:commentId w16cid:paraId="2D89A504" w16cid:durableId="238BA2E2"/>
  <w16cid:commentId w16cid:paraId="22C6517C" w16cid:durableId="238BA250"/>
  <w16cid:commentId w16cid:paraId="4452ADB6" w16cid:durableId="238C2E35"/>
  <w16cid:commentId w16cid:paraId="271E4F62" w16cid:durableId="238C2E80"/>
  <w16cid:commentId w16cid:paraId="296575A0" w16cid:durableId="238C2F1E"/>
  <w16cid:commentId w16cid:paraId="7A008A70" w16cid:durableId="238C2FC2"/>
  <w16cid:commentId w16cid:paraId="129F5884" w16cid:durableId="238BA3A8"/>
  <w16cid:commentId w16cid:paraId="0BA0A10E" w16cid:durableId="238BA411"/>
  <w16cid:commentId w16cid:paraId="75FBCA7D" w16cid:durableId="238B9FA2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4A1372B" w14:textId="77777777" w:rsidR="00840A72" w:rsidRDefault="00840A72" w:rsidP="003B3FE6">
      <w:pPr>
        <w:spacing w:after="0" w:line="240" w:lineRule="auto"/>
      </w:pPr>
      <w:r>
        <w:separator/>
      </w:r>
    </w:p>
  </w:endnote>
  <w:endnote w:type="continuationSeparator" w:id="0">
    <w:p w14:paraId="09BAD05F" w14:textId="77777777" w:rsidR="00840A72" w:rsidRDefault="00840A72" w:rsidP="003B3F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22390430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199C71B" w14:textId="3FFFC5F5" w:rsidR="002B4FD5" w:rsidRDefault="002B4FD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66390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7406A37F" w14:textId="77777777" w:rsidR="002B4FD5" w:rsidRDefault="002B4FD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B2E1BD1" w14:textId="77777777" w:rsidR="00840A72" w:rsidRDefault="00840A72" w:rsidP="003B3FE6">
      <w:pPr>
        <w:spacing w:after="0" w:line="240" w:lineRule="auto"/>
      </w:pPr>
      <w:r>
        <w:separator/>
      </w:r>
    </w:p>
  </w:footnote>
  <w:footnote w:type="continuationSeparator" w:id="0">
    <w:p w14:paraId="745A2214" w14:textId="77777777" w:rsidR="00840A72" w:rsidRDefault="00840A72" w:rsidP="003B3F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89B24F9"/>
    <w:multiLevelType w:val="hybridMultilevel"/>
    <w:tmpl w:val="265274AA"/>
    <w:lvl w:ilvl="0" w:tplc="4AEEEB08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52E09D5"/>
    <w:multiLevelType w:val="hybridMultilevel"/>
    <w:tmpl w:val="F6A47EE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F2270E"/>
    <w:multiLevelType w:val="hybridMultilevel"/>
    <w:tmpl w:val="79FA063C"/>
    <w:lvl w:ilvl="0" w:tplc="D3E0B35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n-GB" w:vendorID="64" w:dllVersion="131078" w:nlCheck="1" w:checkStyle="1"/>
  <w:activeWritingStyle w:appName="MSWord" w:lang="fr-FR" w:vendorID="64" w:dllVersion="131078" w:nlCheck="1" w:checkStyle="0"/>
  <w:activeWritingStyle w:appName="MSWord" w:lang="en-US" w:vendorID="64" w:dllVersion="131078" w:nlCheck="1" w:checkStyle="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rxdsxe6apa0jee2xmpssxcdasez0a2refr&quot;&gt;Literature-Saved Copy Copy Copy Copy Copy&lt;record-ids&gt;&lt;item&gt;499&lt;/item&gt;&lt;/record-ids&gt;&lt;/item&gt;&lt;/Libraries&gt;"/>
  </w:docVars>
  <w:rsids>
    <w:rsidRoot w:val="000A2984"/>
    <w:rsid w:val="00000CA4"/>
    <w:rsid w:val="00005D08"/>
    <w:rsid w:val="00015354"/>
    <w:rsid w:val="00022289"/>
    <w:rsid w:val="000248C4"/>
    <w:rsid w:val="0002762B"/>
    <w:rsid w:val="0003379E"/>
    <w:rsid w:val="00041BE0"/>
    <w:rsid w:val="00043AC7"/>
    <w:rsid w:val="00046B1B"/>
    <w:rsid w:val="00051AC9"/>
    <w:rsid w:val="000544FD"/>
    <w:rsid w:val="00054836"/>
    <w:rsid w:val="00055367"/>
    <w:rsid w:val="00063ADF"/>
    <w:rsid w:val="000654AB"/>
    <w:rsid w:val="00066173"/>
    <w:rsid w:val="00074906"/>
    <w:rsid w:val="0008156E"/>
    <w:rsid w:val="000872A1"/>
    <w:rsid w:val="00087B06"/>
    <w:rsid w:val="00092C0A"/>
    <w:rsid w:val="000A053C"/>
    <w:rsid w:val="000A1E3F"/>
    <w:rsid w:val="000A2984"/>
    <w:rsid w:val="000A4D38"/>
    <w:rsid w:val="000B7DB2"/>
    <w:rsid w:val="000C549A"/>
    <w:rsid w:val="000E0F3E"/>
    <w:rsid w:val="000E2595"/>
    <w:rsid w:val="000E2CC8"/>
    <w:rsid w:val="000E7856"/>
    <w:rsid w:val="000F22FA"/>
    <w:rsid w:val="001053E4"/>
    <w:rsid w:val="0010681E"/>
    <w:rsid w:val="0011036B"/>
    <w:rsid w:val="00113DFC"/>
    <w:rsid w:val="00115FF4"/>
    <w:rsid w:val="00117869"/>
    <w:rsid w:val="00124776"/>
    <w:rsid w:val="00140FBB"/>
    <w:rsid w:val="00146B40"/>
    <w:rsid w:val="00147A58"/>
    <w:rsid w:val="00150778"/>
    <w:rsid w:val="00150E99"/>
    <w:rsid w:val="0015184C"/>
    <w:rsid w:val="00156727"/>
    <w:rsid w:val="001578F8"/>
    <w:rsid w:val="001630E5"/>
    <w:rsid w:val="00163762"/>
    <w:rsid w:val="00167266"/>
    <w:rsid w:val="0017176F"/>
    <w:rsid w:val="00174AE7"/>
    <w:rsid w:val="00175FC5"/>
    <w:rsid w:val="001774DE"/>
    <w:rsid w:val="00187CE5"/>
    <w:rsid w:val="00193584"/>
    <w:rsid w:val="001A01F3"/>
    <w:rsid w:val="001A4CDE"/>
    <w:rsid w:val="001A682C"/>
    <w:rsid w:val="001B3AFF"/>
    <w:rsid w:val="001B44DB"/>
    <w:rsid w:val="001B4C49"/>
    <w:rsid w:val="001C02B3"/>
    <w:rsid w:val="001C23CE"/>
    <w:rsid w:val="001C4276"/>
    <w:rsid w:val="001D7A87"/>
    <w:rsid w:val="001E145B"/>
    <w:rsid w:val="001F052B"/>
    <w:rsid w:val="001F3EA6"/>
    <w:rsid w:val="002114B0"/>
    <w:rsid w:val="002225F1"/>
    <w:rsid w:val="0022421E"/>
    <w:rsid w:val="002262D3"/>
    <w:rsid w:val="0022737D"/>
    <w:rsid w:val="002337A0"/>
    <w:rsid w:val="00235CD1"/>
    <w:rsid w:val="00236F9D"/>
    <w:rsid w:val="002425F4"/>
    <w:rsid w:val="00242EF2"/>
    <w:rsid w:val="00244E71"/>
    <w:rsid w:val="00246A3E"/>
    <w:rsid w:val="00247645"/>
    <w:rsid w:val="002506C9"/>
    <w:rsid w:val="002653F2"/>
    <w:rsid w:val="00286329"/>
    <w:rsid w:val="0029003A"/>
    <w:rsid w:val="00290564"/>
    <w:rsid w:val="00292B9B"/>
    <w:rsid w:val="00294E8E"/>
    <w:rsid w:val="002A03B9"/>
    <w:rsid w:val="002A07E6"/>
    <w:rsid w:val="002A3160"/>
    <w:rsid w:val="002B1790"/>
    <w:rsid w:val="002B4FD5"/>
    <w:rsid w:val="002B652D"/>
    <w:rsid w:val="002B7801"/>
    <w:rsid w:val="002B79E6"/>
    <w:rsid w:val="002C6CA4"/>
    <w:rsid w:val="002D527D"/>
    <w:rsid w:val="002E045D"/>
    <w:rsid w:val="002E5E8D"/>
    <w:rsid w:val="002F068C"/>
    <w:rsid w:val="002F269A"/>
    <w:rsid w:val="002F3339"/>
    <w:rsid w:val="002F362A"/>
    <w:rsid w:val="00302765"/>
    <w:rsid w:val="003049F3"/>
    <w:rsid w:val="00310294"/>
    <w:rsid w:val="0031046E"/>
    <w:rsid w:val="00313815"/>
    <w:rsid w:val="00313995"/>
    <w:rsid w:val="00314AD2"/>
    <w:rsid w:val="00322BB9"/>
    <w:rsid w:val="0032655F"/>
    <w:rsid w:val="00326CD3"/>
    <w:rsid w:val="003279C0"/>
    <w:rsid w:val="00330883"/>
    <w:rsid w:val="0033411D"/>
    <w:rsid w:val="00334CD9"/>
    <w:rsid w:val="003510AB"/>
    <w:rsid w:val="00373781"/>
    <w:rsid w:val="003762B9"/>
    <w:rsid w:val="003836EC"/>
    <w:rsid w:val="003863F5"/>
    <w:rsid w:val="00392071"/>
    <w:rsid w:val="00392922"/>
    <w:rsid w:val="00394EB4"/>
    <w:rsid w:val="00395768"/>
    <w:rsid w:val="003A5AB1"/>
    <w:rsid w:val="003A63A6"/>
    <w:rsid w:val="003A6E19"/>
    <w:rsid w:val="003A7EF4"/>
    <w:rsid w:val="003B1661"/>
    <w:rsid w:val="003B3FE6"/>
    <w:rsid w:val="003B6446"/>
    <w:rsid w:val="003C17AD"/>
    <w:rsid w:val="003C661A"/>
    <w:rsid w:val="003D1B33"/>
    <w:rsid w:val="003D1ED0"/>
    <w:rsid w:val="003D30DE"/>
    <w:rsid w:val="003F589F"/>
    <w:rsid w:val="003F5F87"/>
    <w:rsid w:val="0040124E"/>
    <w:rsid w:val="00403121"/>
    <w:rsid w:val="00404090"/>
    <w:rsid w:val="0040570C"/>
    <w:rsid w:val="00405988"/>
    <w:rsid w:val="00410C96"/>
    <w:rsid w:val="00416A08"/>
    <w:rsid w:val="00417FB8"/>
    <w:rsid w:val="004218AC"/>
    <w:rsid w:val="004219A1"/>
    <w:rsid w:val="0042535A"/>
    <w:rsid w:val="004312D6"/>
    <w:rsid w:val="004366DD"/>
    <w:rsid w:val="00440008"/>
    <w:rsid w:val="00446827"/>
    <w:rsid w:val="004501EF"/>
    <w:rsid w:val="004520AD"/>
    <w:rsid w:val="004542DB"/>
    <w:rsid w:val="00462F23"/>
    <w:rsid w:val="00464DCA"/>
    <w:rsid w:val="00470F60"/>
    <w:rsid w:val="004729BA"/>
    <w:rsid w:val="00474F66"/>
    <w:rsid w:val="00475B2D"/>
    <w:rsid w:val="00480A7A"/>
    <w:rsid w:val="00480DDA"/>
    <w:rsid w:val="00480FE3"/>
    <w:rsid w:val="0048414C"/>
    <w:rsid w:val="00485A33"/>
    <w:rsid w:val="00490CB5"/>
    <w:rsid w:val="00492C37"/>
    <w:rsid w:val="0049362B"/>
    <w:rsid w:val="004950E9"/>
    <w:rsid w:val="00497BD6"/>
    <w:rsid w:val="004B41E1"/>
    <w:rsid w:val="004B7FCD"/>
    <w:rsid w:val="004C21B0"/>
    <w:rsid w:val="004D065C"/>
    <w:rsid w:val="004D2C94"/>
    <w:rsid w:val="004D3B3A"/>
    <w:rsid w:val="004D46CC"/>
    <w:rsid w:val="004D568F"/>
    <w:rsid w:val="004E2176"/>
    <w:rsid w:val="004F1417"/>
    <w:rsid w:val="004F19DE"/>
    <w:rsid w:val="004F6B51"/>
    <w:rsid w:val="0050534D"/>
    <w:rsid w:val="0050608A"/>
    <w:rsid w:val="00507AD6"/>
    <w:rsid w:val="00510982"/>
    <w:rsid w:val="005127C1"/>
    <w:rsid w:val="00514703"/>
    <w:rsid w:val="00516740"/>
    <w:rsid w:val="00517858"/>
    <w:rsid w:val="005237D1"/>
    <w:rsid w:val="00531E2C"/>
    <w:rsid w:val="0053258F"/>
    <w:rsid w:val="00540012"/>
    <w:rsid w:val="005405A7"/>
    <w:rsid w:val="00541156"/>
    <w:rsid w:val="00541D60"/>
    <w:rsid w:val="00550675"/>
    <w:rsid w:val="00561846"/>
    <w:rsid w:val="0056361C"/>
    <w:rsid w:val="00564326"/>
    <w:rsid w:val="00571075"/>
    <w:rsid w:val="00572002"/>
    <w:rsid w:val="0057614B"/>
    <w:rsid w:val="00581A2B"/>
    <w:rsid w:val="005826D4"/>
    <w:rsid w:val="0059276E"/>
    <w:rsid w:val="005931B9"/>
    <w:rsid w:val="00594342"/>
    <w:rsid w:val="005A2FE5"/>
    <w:rsid w:val="005A3B3A"/>
    <w:rsid w:val="005A5B10"/>
    <w:rsid w:val="005B2A69"/>
    <w:rsid w:val="005B4A90"/>
    <w:rsid w:val="005B4D35"/>
    <w:rsid w:val="005C1D95"/>
    <w:rsid w:val="005C23FC"/>
    <w:rsid w:val="005C446E"/>
    <w:rsid w:val="005C4EAC"/>
    <w:rsid w:val="005C69EC"/>
    <w:rsid w:val="005D514A"/>
    <w:rsid w:val="005D6372"/>
    <w:rsid w:val="005E0BEB"/>
    <w:rsid w:val="005E4290"/>
    <w:rsid w:val="005E4980"/>
    <w:rsid w:val="005F03AA"/>
    <w:rsid w:val="005F53EB"/>
    <w:rsid w:val="005F5981"/>
    <w:rsid w:val="00600639"/>
    <w:rsid w:val="00602066"/>
    <w:rsid w:val="006064CE"/>
    <w:rsid w:val="0060799D"/>
    <w:rsid w:val="00611309"/>
    <w:rsid w:val="006121AA"/>
    <w:rsid w:val="00612DAB"/>
    <w:rsid w:val="006177CA"/>
    <w:rsid w:val="00620533"/>
    <w:rsid w:val="006311A2"/>
    <w:rsid w:val="00631A8A"/>
    <w:rsid w:val="00646BED"/>
    <w:rsid w:val="00647BCF"/>
    <w:rsid w:val="00652220"/>
    <w:rsid w:val="006609AB"/>
    <w:rsid w:val="00661FB3"/>
    <w:rsid w:val="006625EE"/>
    <w:rsid w:val="00666D37"/>
    <w:rsid w:val="00672102"/>
    <w:rsid w:val="006735A0"/>
    <w:rsid w:val="00687A26"/>
    <w:rsid w:val="00695A2F"/>
    <w:rsid w:val="006A4AF6"/>
    <w:rsid w:val="006A78E6"/>
    <w:rsid w:val="006B34BC"/>
    <w:rsid w:val="006B7E9B"/>
    <w:rsid w:val="006C5B5A"/>
    <w:rsid w:val="006D0BDC"/>
    <w:rsid w:val="006D35D4"/>
    <w:rsid w:val="006D7457"/>
    <w:rsid w:val="006E0516"/>
    <w:rsid w:val="006E53AF"/>
    <w:rsid w:val="006F5D69"/>
    <w:rsid w:val="006F6FFC"/>
    <w:rsid w:val="00703627"/>
    <w:rsid w:val="00703F80"/>
    <w:rsid w:val="0070442B"/>
    <w:rsid w:val="00705086"/>
    <w:rsid w:val="007054FB"/>
    <w:rsid w:val="00706487"/>
    <w:rsid w:val="0071407A"/>
    <w:rsid w:val="00715BFE"/>
    <w:rsid w:val="0072029D"/>
    <w:rsid w:val="007216CC"/>
    <w:rsid w:val="00722126"/>
    <w:rsid w:val="00726F16"/>
    <w:rsid w:val="007270C4"/>
    <w:rsid w:val="00730216"/>
    <w:rsid w:val="007321CD"/>
    <w:rsid w:val="00733F3A"/>
    <w:rsid w:val="00734CF9"/>
    <w:rsid w:val="00740D5D"/>
    <w:rsid w:val="00743689"/>
    <w:rsid w:val="00747E75"/>
    <w:rsid w:val="007512F2"/>
    <w:rsid w:val="007514A6"/>
    <w:rsid w:val="0075485E"/>
    <w:rsid w:val="007548B6"/>
    <w:rsid w:val="007573CD"/>
    <w:rsid w:val="00760751"/>
    <w:rsid w:val="0076229D"/>
    <w:rsid w:val="00764185"/>
    <w:rsid w:val="00765DF8"/>
    <w:rsid w:val="00767F32"/>
    <w:rsid w:val="007754AD"/>
    <w:rsid w:val="00776D16"/>
    <w:rsid w:val="00784667"/>
    <w:rsid w:val="00785CEF"/>
    <w:rsid w:val="007A1AA2"/>
    <w:rsid w:val="007A241A"/>
    <w:rsid w:val="007A5BFA"/>
    <w:rsid w:val="007B1D2E"/>
    <w:rsid w:val="007B4E42"/>
    <w:rsid w:val="007C0ECC"/>
    <w:rsid w:val="007C3EDD"/>
    <w:rsid w:val="007D044F"/>
    <w:rsid w:val="007D0EDA"/>
    <w:rsid w:val="007D4D16"/>
    <w:rsid w:val="007E3640"/>
    <w:rsid w:val="007E6EDE"/>
    <w:rsid w:val="007E75D2"/>
    <w:rsid w:val="007F04CA"/>
    <w:rsid w:val="007F0E21"/>
    <w:rsid w:val="007F1069"/>
    <w:rsid w:val="007F2684"/>
    <w:rsid w:val="0080396B"/>
    <w:rsid w:val="00806BFC"/>
    <w:rsid w:val="00807020"/>
    <w:rsid w:val="00815344"/>
    <w:rsid w:val="008153F8"/>
    <w:rsid w:val="00820DC7"/>
    <w:rsid w:val="0082621E"/>
    <w:rsid w:val="008309DE"/>
    <w:rsid w:val="00840A72"/>
    <w:rsid w:val="00847E24"/>
    <w:rsid w:val="00853327"/>
    <w:rsid w:val="00854E24"/>
    <w:rsid w:val="0085797C"/>
    <w:rsid w:val="00860CF1"/>
    <w:rsid w:val="00861E01"/>
    <w:rsid w:val="00866390"/>
    <w:rsid w:val="0086688E"/>
    <w:rsid w:val="00870F13"/>
    <w:rsid w:val="00875090"/>
    <w:rsid w:val="00875E26"/>
    <w:rsid w:val="008856EA"/>
    <w:rsid w:val="008865DF"/>
    <w:rsid w:val="00891B49"/>
    <w:rsid w:val="0089266A"/>
    <w:rsid w:val="00895CB6"/>
    <w:rsid w:val="00896C95"/>
    <w:rsid w:val="008A6271"/>
    <w:rsid w:val="008B3994"/>
    <w:rsid w:val="008B3DBC"/>
    <w:rsid w:val="008B592A"/>
    <w:rsid w:val="008C1371"/>
    <w:rsid w:val="008C2743"/>
    <w:rsid w:val="008C5E56"/>
    <w:rsid w:val="008C7863"/>
    <w:rsid w:val="008D2768"/>
    <w:rsid w:val="008D6535"/>
    <w:rsid w:val="008E1DAB"/>
    <w:rsid w:val="008E2725"/>
    <w:rsid w:val="008F16CC"/>
    <w:rsid w:val="008F409F"/>
    <w:rsid w:val="009000B5"/>
    <w:rsid w:val="00904A68"/>
    <w:rsid w:val="00905E83"/>
    <w:rsid w:val="00906EBF"/>
    <w:rsid w:val="009103A6"/>
    <w:rsid w:val="00911759"/>
    <w:rsid w:val="009117A6"/>
    <w:rsid w:val="009373EE"/>
    <w:rsid w:val="009409A5"/>
    <w:rsid w:val="00942261"/>
    <w:rsid w:val="00952705"/>
    <w:rsid w:val="00954A97"/>
    <w:rsid w:val="009562DC"/>
    <w:rsid w:val="00956CBF"/>
    <w:rsid w:val="009629FD"/>
    <w:rsid w:val="00963C3C"/>
    <w:rsid w:val="00971A2B"/>
    <w:rsid w:val="009749DA"/>
    <w:rsid w:val="00977EC1"/>
    <w:rsid w:val="00984F64"/>
    <w:rsid w:val="009853D7"/>
    <w:rsid w:val="009873FE"/>
    <w:rsid w:val="009874CB"/>
    <w:rsid w:val="00987909"/>
    <w:rsid w:val="00993628"/>
    <w:rsid w:val="009956A5"/>
    <w:rsid w:val="009956A9"/>
    <w:rsid w:val="009966D6"/>
    <w:rsid w:val="009969B8"/>
    <w:rsid w:val="009A2821"/>
    <w:rsid w:val="009D0A12"/>
    <w:rsid w:val="009D5DC3"/>
    <w:rsid w:val="009D70F7"/>
    <w:rsid w:val="009D757C"/>
    <w:rsid w:val="009E3C4B"/>
    <w:rsid w:val="009E4914"/>
    <w:rsid w:val="00A00939"/>
    <w:rsid w:val="00A03AFB"/>
    <w:rsid w:val="00A05D31"/>
    <w:rsid w:val="00A06265"/>
    <w:rsid w:val="00A064FA"/>
    <w:rsid w:val="00A06D06"/>
    <w:rsid w:val="00A1534D"/>
    <w:rsid w:val="00A2489D"/>
    <w:rsid w:val="00A27038"/>
    <w:rsid w:val="00A27EF8"/>
    <w:rsid w:val="00A302BA"/>
    <w:rsid w:val="00A30D28"/>
    <w:rsid w:val="00A31345"/>
    <w:rsid w:val="00A35FBC"/>
    <w:rsid w:val="00A37243"/>
    <w:rsid w:val="00A4110A"/>
    <w:rsid w:val="00A4377F"/>
    <w:rsid w:val="00A44061"/>
    <w:rsid w:val="00A450CF"/>
    <w:rsid w:val="00A4527E"/>
    <w:rsid w:val="00A475AB"/>
    <w:rsid w:val="00A477EC"/>
    <w:rsid w:val="00A50BA1"/>
    <w:rsid w:val="00A5285A"/>
    <w:rsid w:val="00A5294C"/>
    <w:rsid w:val="00A52D12"/>
    <w:rsid w:val="00A56197"/>
    <w:rsid w:val="00A575FD"/>
    <w:rsid w:val="00A712C3"/>
    <w:rsid w:val="00A7239E"/>
    <w:rsid w:val="00A7277D"/>
    <w:rsid w:val="00A73BED"/>
    <w:rsid w:val="00A859FB"/>
    <w:rsid w:val="00A872CF"/>
    <w:rsid w:val="00A9118B"/>
    <w:rsid w:val="00A9589F"/>
    <w:rsid w:val="00AA03F4"/>
    <w:rsid w:val="00AA21D9"/>
    <w:rsid w:val="00AB3919"/>
    <w:rsid w:val="00AC04F3"/>
    <w:rsid w:val="00AC073C"/>
    <w:rsid w:val="00AC2F48"/>
    <w:rsid w:val="00AD52E2"/>
    <w:rsid w:val="00AD61D2"/>
    <w:rsid w:val="00AD7E49"/>
    <w:rsid w:val="00AE3A4C"/>
    <w:rsid w:val="00AF03B2"/>
    <w:rsid w:val="00AF4FA2"/>
    <w:rsid w:val="00AF770E"/>
    <w:rsid w:val="00B0168F"/>
    <w:rsid w:val="00B03130"/>
    <w:rsid w:val="00B0750E"/>
    <w:rsid w:val="00B104B8"/>
    <w:rsid w:val="00B12DA1"/>
    <w:rsid w:val="00B267FF"/>
    <w:rsid w:val="00B32198"/>
    <w:rsid w:val="00B34018"/>
    <w:rsid w:val="00B35427"/>
    <w:rsid w:val="00B40491"/>
    <w:rsid w:val="00B451EF"/>
    <w:rsid w:val="00B52692"/>
    <w:rsid w:val="00B62869"/>
    <w:rsid w:val="00B639DA"/>
    <w:rsid w:val="00B641C6"/>
    <w:rsid w:val="00B648F4"/>
    <w:rsid w:val="00B707E3"/>
    <w:rsid w:val="00B724E9"/>
    <w:rsid w:val="00B81F9C"/>
    <w:rsid w:val="00B825A8"/>
    <w:rsid w:val="00B82800"/>
    <w:rsid w:val="00B82D6F"/>
    <w:rsid w:val="00B8431F"/>
    <w:rsid w:val="00B91BDF"/>
    <w:rsid w:val="00B920AC"/>
    <w:rsid w:val="00B922FF"/>
    <w:rsid w:val="00B92F2D"/>
    <w:rsid w:val="00BA2C4C"/>
    <w:rsid w:val="00BB0D84"/>
    <w:rsid w:val="00BB1678"/>
    <w:rsid w:val="00BB3308"/>
    <w:rsid w:val="00BB5F0F"/>
    <w:rsid w:val="00BB6685"/>
    <w:rsid w:val="00BC07E4"/>
    <w:rsid w:val="00BC080C"/>
    <w:rsid w:val="00BC22E5"/>
    <w:rsid w:val="00BC54C0"/>
    <w:rsid w:val="00BD0222"/>
    <w:rsid w:val="00BE1CB9"/>
    <w:rsid w:val="00BE23CD"/>
    <w:rsid w:val="00BE27BD"/>
    <w:rsid w:val="00BF7B93"/>
    <w:rsid w:val="00C02760"/>
    <w:rsid w:val="00C030BC"/>
    <w:rsid w:val="00C057DE"/>
    <w:rsid w:val="00C06A26"/>
    <w:rsid w:val="00C06EB7"/>
    <w:rsid w:val="00C07BFB"/>
    <w:rsid w:val="00C1247E"/>
    <w:rsid w:val="00C1425C"/>
    <w:rsid w:val="00C24D9C"/>
    <w:rsid w:val="00C26F06"/>
    <w:rsid w:val="00C275BB"/>
    <w:rsid w:val="00C30F55"/>
    <w:rsid w:val="00C34838"/>
    <w:rsid w:val="00C43036"/>
    <w:rsid w:val="00C44727"/>
    <w:rsid w:val="00C46E4E"/>
    <w:rsid w:val="00C501A4"/>
    <w:rsid w:val="00C511CB"/>
    <w:rsid w:val="00C5156A"/>
    <w:rsid w:val="00C54EC4"/>
    <w:rsid w:val="00C616DF"/>
    <w:rsid w:val="00C63911"/>
    <w:rsid w:val="00C70960"/>
    <w:rsid w:val="00C83C84"/>
    <w:rsid w:val="00C903C4"/>
    <w:rsid w:val="00C90C8D"/>
    <w:rsid w:val="00C90DF4"/>
    <w:rsid w:val="00C91DB4"/>
    <w:rsid w:val="00C97357"/>
    <w:rsid w:val="00CA2F91"/>
    <w:rsid w:val="00CA704F"/>
    <w:rsid w:val="00CB4F0F"/>
    <w:rsid w:val="00CB7174"/>
    <w:rsid w:val="00CB7B15"/>
    <w:rsid w:val="00CC5549"/>
    <w:rsid w:val="00CC6929"/>
    <w:rsid w:val="00CC743D"/>
    <w:rsid w:val="00CD0C64"/>
    <w:rsid w:val="00CD276C"/>
    <w:rsid w:val="00CD31EF"/>
    <w:rsid w:val="00CD3256"/>
    <w:rsid w:val="00CD602F"/>
    <w:rsid w:val="00CD6C99"/>
    <w:rsid w:val="00CE0BB0"/>
    <w:rsid w:val="00CE4C00"/>
    <w:rsid w:val="00CF024E"/>
    <w:rsid w:val="00CF0AC8"/>
    <w:rsid w:val="00CF6456"/>
    <w:rsid w:val="00CF6976"/>
    <w:rsid w:val="00CF78D7"/>
    <w:rsid w:val="00D03BDD"/>
    <w:rsid w:val="00D05C7F"/>
    <w:rsid w:val="00D170B2"/>
    <w:rsid w:val="00D22AFE"/>
    <w:rsid w:val="00D3160F"/>
    <w:rsid w:val="00D40802"/>
    <w:rsid w:val="00D4493E"/>
    <w:rsid w:val="00D46A79"/>
    <w:rsid w:val="00D46E68"/>
    <w:rsid w:val="00D5091B"/>
    <w:rsid w:val="00D61791"/>
    <w:rsid w:val="00D62C06"/>
    <w:rsid w:val="00D745A1"/>
    <w:rsid w:val="00D86550"/>
    <w:rsid w:val="00D90A5E"/>
    <w:rsid w:val="00D91541"/>
    <w:rsid w:val="00D96DE4"/>
    <w:rsid w:val="00DB31AF"/>
    <w:rsid w:val="00DB3413"/>
    <w:rsid w:val="00DB4188"/>
    <w:rsid w:val="00DB617B"/>
    <w:rsid w:val="00DB713C"/>
    <w:rsid w:val="00DC16C1"/>
    <w:rsid w:val="00DD250D"/>
    <w:rsid w:val="00DD30A4"/>
    <w:rsid w:val="00DF1C51"/>
    <w:rsid w:val="00DF2E03"/>
    <w:rsid w:val="00DF6CE3"/>
    <w:rsid w:val="00E03B91"/>
    <w:rsid w:val="00E15A0D"/>
    <w:rsid w:val="00E20212"/>
    <w:rsid w:val="00E22873"/>
    <w:rsid w:val="00E2395C"/>
    <w:rsid w:val="00E25D17"/>
    <w:rsid w:val="00E3097D"/>
    <w:rsid w:val="00E36C7E"/>
    <w:rsid w:val="00E37348"/>
    <w:rsid w:val="00E42494"/>
    <w:rsid w:val="00E47D1C"/>
    <w:rsid w:val="00E53337"/>
    <w:rsid w:val="00E66289"/>
    <w:rsid w:val="00E75CA1"/>
    <w:rsid w:val="00E813C6"/>
    <w:rsid w:val="00E8288E"/>
    <w:rsid w:val="00E84335"/>
    <w:rsid w:val="00EA0512"/>
    <w:rsid w:val="00EA1995"/>
    <w:rsid w:val="00EC081C"/>
    <w:rsid w:val="00EC2F25"/>
    <w:rsid w:val="00EC4932"/>
    <w:rsid w:val="00EC56AC"/>
    <w:rsid w:val="00EC7034"/>
    <w:rsid w:val="00ED0F9C"/>
    <w:rsid w:val="00EE04B7"/>
    <w:rsid w:val="00EE3D18"/>
    <w:rsid w:val="00EF5AEF"/>
    <w:rsid w:val="00F02153"/>
    <w:rsid w:val="00F03CF5"/>
    <w:rsid w:val="00F064D8"/>
    <w:rsid w:val="00F102E8"/>
    <w:rsid w:val="00F11B3C"/>
    <w:rsid w:val="00F132C3"/>
    <w:rsid w:val="00F1438F"/>
    <w:rsid w:val="00F15532"/>
    <w:rsid w:val="00F21286"/>
    <w:rsid w:val="00F2157A"/>
    <w:rsid w:val="00F22AAE"/>
    <w:rsid w:val="00F23122"/>
    <w:rsid w:val="00F2571A"/>
    <w:rsid w:val="00F269CB"/>
    <w:rsid w:val="00F2717E"/>
    <w:rsid w:val="00F315E9"/>
    <w:rsid w:val="00F32E61"/>
    <w:rsid w:val="00F335C8"/>
    <w:rsid w:val="00F35139"/>
    <w:rsid w:val="00F372F7"/>
    <w:rsid w:val="00F40CB5"/>
    <w:rsid w:val="00F40EF3"/>
    <w:rsid w:val="00F44C1B"/>
    <w:rsid w:val="00F52638"/>
    <w:rsid w:val="00F52912"/>
    <w:rsid w:val="00F54FB9"/>
    <w:rsid w:val="00F5625A"/>
    <w:rsid w:val="00F57FD9"/>
    <w:rsid w:val="00F7400A"/>
    <w:rsid w:val="00F7676F"/>
    <w:rsid w:val="00F81F59"/>
    <w:rsid w:val="00F82290"/>
    <w:rsid w:val="00F9658B"/>
    <w:rsid w:val="00FA1283"/>
    <w:rsid w:val="00FA2369"/>
    <w:rsid w:val="00FA29D5"/>
    <w:rsid w:val="00FA69A9"/>
    <w:rsid w:val="00FA7705"/>
    <w:rsid w:val="00FA7B7A"/>
    <w:rsid w:val="00FB1098"/>
    <w:rsid w:val="00FB378B"/>
    <w:rsid w:val="00FB49D6"/>
    <w:rsid w:val="00FB7834"/>
    <w:rsid w:val="00FC0EAC"/>
    <w:rsid w:val="00FD11F7"/>
    <w:rsid w:val="00FE1594"/>
    <w:rsid w:val="00FE41BD"/>
    <w:rsid w:val="00FE54FF"/>
    <w:rsid w:val="00FE67B3"/>
    <w:rsid w:val="00FF1C0E"/>
    <w:rsid w:val="00FF52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E787C7B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SimSun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74368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743689"/>
    <w:rPr>
      <w:color w:val="808080"/>
    </w:rPr>
  </w:style>
  <w:style w:type="table" w:styleId="TableGrid">
    <w:name w:val="Table Grid"/>
    <w:basedOn w:val="TableNormal"/>
    <w:uiPriority w:val="39"/>
    <w:rsid w:val="00FF52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3B3FE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B3FE6"/>
  </w:style>
  <w:style w:type="paragraph" w:styleId="Footer">
    <w:name w:val="footer"/>
    <w:basedOn w:val="Normal"/>
    <w:link w:val="FooterChar"/>
    <w:uiPriority w:val="99"/>
    <w:unhideWhenUsed/>
    <w:rsid w:val="003B3FE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B3FE6"/>
  </w:style>
  <w:style w:type="paragraph" w:customStyle="1" w:styleId="EndNoteBibliographyTitle">
    <w:name w:val="EndNote Bibliography Title"/>
    <w:basedOn w:val="Normal"/>
    <w:link w:val="EndNoteBibliographyTitleChar"/>
    <w:rsid w:val="002F362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F362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F362A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F362A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F362A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7E6EDE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7096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0960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7096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7096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7096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096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0960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774DE"/>
    <w:pPr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0654A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91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5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062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57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239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85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963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45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76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330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02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09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20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077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72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38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990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38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63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0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1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53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78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2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112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52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688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63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13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8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33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54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0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4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569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33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microsoft.com/office/2016/09/relationships/commentsIds" Target="commentsIds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23" Type="http://schemas.microsoft.com/office/2018/08/relationships/commentsExtensible" Target="commentsExtensi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309B9E48910CA43A61ADC1552FDEA0E" ma:contentTypeVersion="13" ma:contentTypeDescription="Create a new document." ma:contentTypeScope="" ma:versionID="26e58fcb6fb69f7d9a7494bcc79f1180">
  <xsd:schema xmlns:xsd="http://www.w3.org/2001/XMLSchema" xmlns:xs="http://www.w3.org/2001/XMLSchema" xmlns:p="http://schemas.microsoft.com/office/2006/metadata/properties" xmlns:ns3="6f8a310e-25fe-4c23-866a-a6967905dbc5" xmlns:ns4="f2caa176-93a2-40d6-afd3-3179a59660b9" targetNamespace="http://schemas.microsoft.com/office/2006/metadata/properties" ma:root="true" ma:fieldsID="39efd199d53d9b01826dd17882d74718" ns3:_="" ns4:_="">
    <xsd:import namespace="6f8a310e-25fe-4c23-866a-a6967905dbc5"/>
    <xsd:import namespace="f2caa176-93a2-40d6-afd3-3179a59660b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f8a310e-25fe-4c23-866a-a6967905dbc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2caa176-93a2-40d6-afd3-3179a59660b9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B5F3A1F-65C6-417D-BB74-1DF080ED792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f8a310e-25fe-4c23-866a-a6967905dbc5"/>
    <ds:schemaRef ds:uri="f2caa176-93a2-40d6-afd3-3179a59660b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BCC54674-B8EB-44DE-B688-05DDD5CFA96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BE82006-EA1B-4A40-9660-AD6850D43F7B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889E8477-CF9D-487B-B19A-28D90C5C26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198</Words>
  <Characters>12533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12-28T11:59:00Z</dcterms:created>
  <dcterms:modified xsi:type="dcterms:W3CDTF">2020-12-28T12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309B9E48910CA43A61ADC1552FDEA0E</vt:lpwstr>
  </property>
</Properties>
</file>